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78E222D" w14:textId="4027F7B0" w:rsidR="000846D3" w:rsidRPr="009E57A1" w:rsidRDefault="002E0978" w:rsidP="000846D3">
      <w:pPr>
        <w:spacing w:after="0" w:line="480" w:lineRule="auto"/>
        <w:contextualSpacing/>
        <w:rPr>
          <w:sz w:val="22"/>
          <w:szCs w:val="22"/>
          <w:u w:val="single"/>
        </w:rPr>
      </w:pPr>
      <w:r w:rsidRPr="002E0978">
        <w:rPr>
          <w:sz w:val="22"/>
          <w:szCs w:val="22"/>
          <w:u w:val="single"/>
        </w:rPr>
        <w:t>Questionnaire scales</w:t>
      </w:r>
      <w:r w:rsidR="00776C67">
        <w:rPr>
          <w:sz w:val="22"/>
          <w:szCs w:val="22"/>
          <w:u w:val="single"/>
        </w:rPr>
        <w:t xml:space="preserve"> </w:t>
      </w:r>
      <w:r w:rsidRPr="002E0978">
        <w:rPr>
          <w:sz w:val="22"/>
          <w:szCs w:val="22"/>
          <w:u w:val="single"/>
        </w:rPr>
        <w:t xml:space="preserve">(related to the perception of </w:t>
      </w:r>
      <w:bookmarkStart w:id="0" w:name="_GoBack"/>
      <w:bookmarkEnd w:id="0"/>
      <w:r w:rsidRPr="002E0978">
        <w:rPr>
          <w:sz w:val="22"/>
          <w:szCs w:val="22"/>
          <w:u w:val="single"/>
        </w:rPr>
        <w:t xml:space="preserve">participants about </w:t>
      </w:r>
      <w:r w:rsidR="00776C67">
        <w:rPr>
          <w:sz w:val="22"/>
          <w:szCs w:val="22"/>
          <w:u w:val="single"/>
        </w:rPr>
        <w:t>security learning at the hackathon</w:t>
      </w:r>
      <w:r w:rsidRPr="002E0978">
        <w:rPr>
          <w:sz w:val="22"/>
          <w:szCs w:val="22"/>
          <w:u w:val="single"/>
        </w:rPr>
        <w:t>)</w:t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9062"/>
      </w:tblGrid>
      <w:tr w:rsidR="00D91D22" w:rsidRPr="009E57A1" w14:paraId="46D95D13" w14:textId="77777777" w:rsidTr="00BB7ACF">
        <w:trPr>
          <w:cantSplit/>
          <w:jc w:val="center"/>
        </w:trPr>
        <w:tc>
          <w:tcPr>
            <w:tcW w:w="90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62C1FB7A" w14:textId="550B9482" w:rsidR="00D91D22" w:rsidRPr="009E57A1" w:rsidRDefault="00A63E3F" w:rsidP="003239D0">
            <w:pPr>
              <w:pStyle w:val="Tabletextstyle"/>
              <w:keepNext/>
              <w:spacing w:before="20" w:after="20"/>
              <w:contextualSpacing/>
              <w:jc w:val="left"/>
              <w:rPr>
                <w:lang w:val="en-US"/>
              </w:rPr>
            </w:pPr>
            <w:r>
              <w:rPr>
                <w:lang w:val="en-US"/>
              </w:rPr>
              <w:t>Perceived learning</w:t>
            </w:r>
            <w:r w:rsidR="002E0978" w:rsidRPr="002E0978">
              <w:rPr>
                <w:lang w:val="en-US"/>
              </w:rPr>
              <w:t xml:space="preserve"> (based on</w:t>
            </w:r>
            <w:r w:rsidR="002E0978">
              <w:rPr>
                <w:lang w:val="en-US"/>
              </w:rPr>
              <w:t xml:space="preserve"> </w:t>
            </w:r>
            <w:r w:rsidR="002E0978">
              <w:rPr>
                <w:lang w:val="en-US"/>
              </w:rPr>
              <w:fldChar w:fldCharType="begin"/>
            </w:r>
            <w:r w:rsidR="002E0978">
              <w:rPr>
                <w:lang w:val="en-US"/>
              </w:rPr>
              <w:instrText xml:space="preserve"> ADDIN ZOTERO_ITEM CSL_CITATION {"citationID":"K2G1mIMr","properties":{"formattedCitation":"(Brooke, 1996)","plainCitation":"(Brooke, 1996)","noteIndex":0},"citationItems":[{"id":7049,"uris":["http://zotero.org/users/698420/items/UTEN8QEG"],"uri":["http://zotero.org/users/698420/items/UTEN8QEG"],"itemData":{"id":7049,"type":"article-journal","container-title":"Usability evaluation in industry","issue":"194","page":"4–7","source":"Google Scholar","title":"SUS-A quick and dirty usability scale","volume":"189","author":[{"family":"Brooke","given":"John"}],"issued":{"date-parts":[["1996"]]}}}],"schema":"https://github.com/citation-style-language/schema/raw/master/csl-citation.json"} </w:instrText>
            </w:r>
            <w:r w:rsidR="002E0978">
              <w:rPr>
                <w:lang w:val="en-US"/>
              </w:rPr>
              <w:fldChar w:fldCharType="separate"/>
            </w:r>
            <w:r w:rsidR="002E0978">
              <w:rPr>
                <w:noProof/>
                <w:lang w:val="en-US"/>
              </w:rPr>
              <w:t>Brooke, 1996</w:t>
            </w:r>
            <w:r w:rsidR="002E0978">
              <w:rPr>
                <w:lang w:val="en-US"/>
              </w:rPr>
              <w:fldChar w:fldCharType="end"/>
            </w:r>
            <w:r w:rsidR="002E0978" w:rsidRPr="002E0978">
              <w:rPr>
                <w:lang w:val="en-US"/>
              </w:rPr>
              <w:t>), anchored between strongly disagree and strongly agree.</w:t>
            </w:r>
          </w:p>
        </w:tc>
      </w:tr>
      <w:tr w:rsidR="00D91D22" w:rsidRPr="009E57A1" w14:paraId="3FB34FAE" w14:textId="77777777" w:rsidTr="00BB7ACF">
        <w:trPr>
          <w:cantSplit/>
          <w:jc w:val="center"/>
        </w:trPr>
        <w:tc>
          <w:tcPr>
            <w:tcW w:w="906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BD46F02" w14:textId="2E1C1898" w:rsidR="00D91D22" w:rsidRPr="009E57A1" w:rsidRDefault="002E0978" w:rsidP="003239D0">
            <w:pPr>
              <w:pStyle w:val="Tabletextstyle"/>
              <w:keepNext/>
              <w:spacing w:before="2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think that I would like to use Speech to RuM frequently</w:t>
            </w:r>
          </w:p>
        </w:tc>
      </w:tr>
      <w:tr w:rsidR="00D91D22" w:rsidRPr="009E57A1" w14:paraId="16ECD3D8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5D04A9A4" w14:textId="6D216A4E" w:rsidR="00D91D22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found Speech to RuM unnecessarily complex.</w:t>
            </w:r>
          </w:p>
        </w:tc>
      </w:tr>
      <w:tr w:rsidR="00D91D22" w:rsidRPr="009E57A1" w14:paraId="712D9DCE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687C217" w14:textId="18A8C815" w:rsidR="00D91D22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thought Speech to RuM was easy to use.</w:t>
            </w:r>
          </w:p>
        </w:tc>
      </w:tr>
      <w:tr w:rsidR="00D91D22" w:rsidRPr="009E57A1" w14:paraId="29252124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7E0BE38A" w14:textId="08AB4E39" w:rsidR="00D91D22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think that I would need the support of a technical person to be able to use Speech to RuM.</w:t>
            </w:r>
          </w:p>
        </w:tc>
      </w:tr>
      <w:tr w:rsidR="002E0978" w:rsidRPr="009E57A1" w14:paraId="43220219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78A3E8AC" w14:textId="78C13702" w:rsidR="002E0978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found the various functions in Speech to RuM were well integrated.</w:t>
            </w:r>
          </w:p>
        </w:tc>
      </w:tr>
      <w:tr w:rsidR="002E0978" w:rsidRPr="009E57A1" w14:paraId="0D6730E5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1F8B5E8" w14:textId="69DD23E6" w:rsidR="002E0978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thought there was too much inconsistency in Speech to RuM.</w:t>
            </w:r>
          </w:p>
        </w:tc>
      </w:tr>
      <w:tr w:rsidR="002E0978" w:rsidRPr="009E57A1" w14:paraId="7EE78877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0F1FF9A" w14:textId="2BC23263" w:rsidR="002E0978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would imagine that most people would learn to use Speech to RuM very quickly.</w:t>
            </w:r>
          </w:p>
        </w:tc>
      </w:tr>
      <w:tr w:rsidR="002E0978" w:rsidRPr="009E57A1" w14:paraId="7185114D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1DD4AA3" w14:textId="5A731492" w:rsidR="002E0978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found Speech to RuM very cumbersome to use.</w:t>
            </w:r>
          </w:p>
        </w:tc>
      </w:tr>
      <w:tr w:rsidR="002E0978" w:rsidRPr="009E57A1" w14:paraId="5ADFF058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FC95C1F" w14:textId="13FE4E7C" w:rsidR="002E0978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felt very confident using Speech to RuM.</w:t>
            </w:r>
          </w:p>
        </w:tc>
      </w:tr>
      <w:tr w:rsidR="00D91D22" w:rsidRPr="009E57A1" w14:paraId="7A551163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0752D3C" w14:textId="544AC964" w:rsidR="00D91D22" w:rsidRPr="009E57A1" w:rsidRDefault="002E0978" w:rsidP="003239D0">
            <w:pPr>
              <w:pStyle w:val="Tabletextstyle"/>
              <w:keepNext/>
              <w:spacing w:before="0" w:after="2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I needed to learn a lot of things before I could get going with Speech to RuM.</w:t>
            </w:r>
          </w:p>
        </w:tc>
      </w:tr>
      <w:tr w:rsidR="00D91D22" w:rsidRPr="009E57A1" w14:paraId="1F8A9786" w14:textId="77777777" w:rsidTr="00BB7ACF">
        <w:trPr>
          <w:cantSplit/>
          <w:jc w:val="center"/>
        </w:trPr>
        <w:tc>
          <w:tcPr>
            <w:tcW w:w="90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2C8904D1" w14:textId="75A91E9E" w:rsidR="00D91D22" w:rsidRPr="009E57A1" w:rsidRDefault="002E0978" w:rsidP="003239D0">
            <w:pPr>
              <w:pStyle w:val="Tabletextstyle"/>
              <w:keepNext/>
              <w:spacing w:before="20" w:after="2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Perceived satisfaction (based on</w:t>
            </w:r>
            <w:r>
              <w:rPr>
                <w:lang w:val="en-US"/>
              </w:rPr>
              <w:t xml:space="preserve"> </w:t>
            </w:r>
            <w:r>
              <w:rPr>
                <w:lang w:val="en-US"/>
              </w:rPr>
              <w:fldChar w:fldCharType="begin"/>
            </w:r>
            <w:r w:rsidR="00F252A6">
              <w:rPr>
                <w:lang w:val="en-US"/>
              </w:rPr>
              <w:instrText xml:space="preserve"> ADDIN ZOTERO_ITEM CSL_CITATION {"citationID":"sL9G4kZF","properties":{"formattedCitation":"(Bhattacherjee, 2001)","plainCitation":"(Bhattacherjee, 2001)","dontUpdate":true,"noteIndex":0},"citationItems":[{"id":6554,"uris":["http://zotero.org/users/698420/items/AA25CM99"],"uri":["http://zotero.org/users/698420/items/AA25CM99"],"itemData":{"id":6554,"type":"article-journal","container-title":"MIS quarterly","issue":"3","page":"351–370","title":"Understanding information systems continuance: an expectation-confirmation model","volume":"25","author":[{"family":"Bhattacherjee","given":"Anol"}],"issued":{"date-parts":[["2001"]]}}}],"schema":"https://github.com/citation-style-language/schema/raw/master/csl-citation.json"} </w:instrText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Bhattacherjee, 2001</w:t>
            </w:r>
            <w:r>
              <w:rPr>
                <w:lang w:val="en-US"/>
              </w:rPr>
              <w:fldChar w:fldCharType="end"/>
            </w:r>
            <w:r w:rsidRPr="002E0978">
              <w:rPr>
                <w:lang w:val="en-US"/>
              </w:rPr>
              <w:t>), anchored between 1 and 5.</w:t>
            </w:r>
          </w:p>
        </w:tc>
      </w:tr>
      <w:tr w:rsidR="00D91D22" w:rsidRPr="009E57A1" w14:paraId="169A31CB" w14:textId="77777777" w:rsidTr="00BB7ACF">
        <w:trPr>
          <w:cantSplit/>
          <w:jc w:val="center"/>
        </w:trPr>
        <w:tc>
          <w:tcPr>
            <w:tcW w:w="906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22E3C21A" w14:textId="017201B8" w:rsidR="00D91D22" w:rsidRPr="009E57A1" w:rsidRDefault="002E0978" w:rsidP="003239D0">
            <w:pPr>
              <w:pStyle w:val="Tabletextstyle"/>
              <w:keepNext/>
              <w:spacing w:before="2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(1) Very dissatisfied to (5) Very satisfied</w:t>
            </w:r>
          </w:p>
        </w:tc>
      </w:tr>
      <w:tr w:rsidR="00D91D22" w:rsidRPr="009E57A1" w14:paraId="082C0F21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34750420" w14:textId="7F1F772F" w:rsidR="00D91D22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(1) Very displeased to (5) Very pleased</w:t>
            </w:r>
          </w:p>
        </w:tc>
      </w:tr>
      <w:tr w:rsidR="002E0978" w:rsidRPr="009E57A1" w14:paraId="4FF5D0E0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1E5F7AC6" w14:textId="437B095E" w:rsidR="002E0978" w:rsidRPr="009E57A1" w:rsidRDefault="002E0978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(1) Very frustrated to (5) Very contented</w:t>
            </w:r>
          </w:p>
        </w:tc>
      </w:tr>
      <w:tr w:rsidR="00D91D22" w:rsidRPr="009E57A1" w14:paraId="30155166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1D4D0DC0" w14:textId="3B352CEE" w:rsidR="00D91D22" w:rsidRPr="009E57A1" w:rsidRDefault="002E0978" w:rsidP="003239D0">
            <w:pPr>
              <w:pStyle w:val="Tabletextstyle"/>
              <w:keepNext/>
              <w:spacing w:before="0" w:after="20"/>
              <w:contextualSpacing/>
              <w:jc w:val="left"/>
              <w:rPr>
                <w:lang w:val="en-US"/>
              </w:rPr>
            </w:pPr>
            <w:r w:rsidRPr="002E0978">
              <w:rPr>
                <w:lang w:val="en-US"/>
              </w:rPr>
              <w:t>(1) Absolutely terrible to (5) Absolutely delighted</w:t>
            </w:r>
          </w:p>
        </w:tc>
      </w:tr>
      <w:tr w:rsidR="00D91D22" w:rsidRPr="009E57A1" w14:paraId="0A3FE0EF" w14:textId="77777777" w:rsidTr="00BB7ACF">
        <w:trPr>
          <w:cantSplit/>
          <w:jc w:val="center"/>
        </w:trPr>
        <w:tc>
          <w:tcPr>
            <w:tcW w:w="90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CE076F1" w14:textId="15724FA1" w:rsidR="00D91D22" w:rsidRPr="009E57A1" w:rsidRDefault="00BB7ACF" w:rsidP="003239D0">
            <w:pPr>
              <w:pStyle w:val="Tabletextstyle"/>
              <w:keepNext/>
              <w:spacing w:before="20" w:after="20"/>
              <w:contextualSpacing/>
              <w:jc w:val="left"/>
              <w:rPr>
                <w:lang w:val="en-US"/>
              </w:rPr>
            </w:pPr>
            <w:r w:rsidRPr="00BB7ACF">
              <w:rPr>
                <w:lang w:val="en-US"/>
              </w:rPr>
              <w:t xml:space="preserve">Future use intentions (based on </w:t>
            </w:r>
            <w:r>
              <w:rPr>
                <w:lang w:val="en-US"/>
              </w:rPr>
              <w:fldChar w:fldCharType="begin"/>
            </w:r>
            <w:r w:rsidR="00F252A6">
              <w:rPr>
                <w:lang w:val="en-US"/>
              </w:rPr>
              <w:instrText xml:space="preserve"> ADDIN ZOTERO_ITEM CSL_CITATION {"citationID":"eIOcwFN3","properties":{"formattedCitation":"(Bhattacherjee, 2001)","plainCitation":"(Bhattacherjee, 2001)","dontUpdate":true,"noteIndex":0},"citationItems":[{"id":6554,"uris":["http://zotero.org/users/698420/items/AA25CM99"],"uri":["http://zotero.org/users/698420/items/AA25CM99"],"itemData":{"id":6554,"type":"article-journal","container-title":"MIS quarterly","issue":"3","page":"351–370","title":"Understanding information systems continuance: an expectation-confirmation model","volume":"25","author":[{"family":"Bhattacherjee","given":"Anol"}],"issued":{"date-parts":[["2001"]]}}}],"schema":"https://github.com/citation-style-language/schema/raw/master/csl-citation.json"} </w:instrText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Bhattacherjee, 2001</w:t>
            </w:r>
            <w:r>
              <w:rPr>
                <w:lang w:val="en-US"/>
              </w:rPr>
              <w:fldChar w:fldCharType="end"/>
            </w:r>
            <w:r w:rsidRPr="00BB7ACF">
              <w:rPr>
                <w:lang w:val="en-US"/>
              </w:rPr>
              <w:t>), anchored between strongly disagree and strongly agree.</w:t>
            </w:r>
          </w:p>
        </w:tc>
      </w:tr>
      <w:tr w:rsidR="00D91D22" w:rsidRPr="009E57A1" w14:paraId="02759F8E" w14:textId="77777777" w:rsidTr="00BB7ACF">
        <w:trPr>
          <w:cantSplit/>
          <w:jc w:val="center"/>
        </w:trPr>
        <w:tc>
          <w:tcPr>
            <w:tcW w:w="906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4FA4DB15" w14:textId="42C0EDBA" w:rsidR="00D91D22" w:rsidRPr="009E57A1" w:rsidRDefault="00BB7ACF" w:rsidP="003239D0">
            <w:pPr>
              <w:pStyle w:val="Tabletextstyle"/>
              <w:keepNext/>
              <w:spacing w:before="20" w:after="0"/>
              <w:contextualSpacing/>
              <w:jc w:val="left"/>
              <w:rPr>
                <w:lang w:val="en-US"/>
              </w:rPr>
            </w:pPr>
            <w:r w:rsidRPr="00BB7ACF">
              <w:rPr>
                <w:lang w:val="en-US"/>
              </w:rPr>
              <w:t>I intend to continue using Speech to RuM rather than not continue using it.</w:t>
            </w:r>
          </w:p>
        </w:tc>
      </w:tr>
      <w:tr w:rsidR="00D91D22" w:rsidRPr="009E57A1" w14:paraId="688E502A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7576C5C7" w14:textId="1E619214" w:rsidR="00D91D22" w:rsidRPr="009E57A1" w:rsidRDefault="00BB7ACF" w:rsidP="00F908D6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BB7ACF">
              <w:rPr>
                <w:lang w:val="en-US"/>
              </w:rPr>
              <w:t>My intentions are to continue using Speech to RuM rather than any other tool to model constraints.</w:t>
            </w:r>
          </w:p>
        </w:tc>
      </w:tr>
      <w:tr w:rsidR="00D91D22" w:rsidRPr="009E57A1" w14:paraId="2466C36F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14:paraId="7FE58D32" w14:textId="265456F1" w:rsidR="00D91D22" w:rsidRPr="009E57A1" w:rsidRDefault="00BB7ACF" w:rsidP="003239D0">
            <w:pPr>
              <w:pStyle w:val="Tabletextstyle"/>
              <w:keepNext/>
              <w:spacing w:before="0" w:after="20"/>
              <w:contextualSpacing/>
              <w:jc w:val="left"/>
              <w:rPr>
                <w:lang w:val="en-US"/>
              </w:rPr>
            </w:pPr>
            <w:r w:rsidRPr="00BB7ACF">
              <w:rPr>
                <w:lang w:val="en-US"/>
              </w:rPr>
              <w:t>If I could, I would like to continue using Speech to RuM as much as possible.</w:t>
            </w:r>
          </w:p>
        </w:tc>
      </w:tr>
      <w:tr w:rsidR="00D91D22" w:rsidRPr="009E57A1" w14:paraId="3F458413" w14:textId="77777777" w:rsidTr="00BB7ACF">
        <w:trPr>
          <w:cantSplit/>
          <w:jc w:val="center"/>
        </w:trPr>
        <w:tc>
          <w:tcPr>
            <w:tcW w:w="906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5642E00" w14:textId="4D440D94" w:rsidR="00D91D22" w:rsidRPr="009E57A1" w:rsidRDefault="00BB7ACF" w:rsidP="003239D0">
            <w:pPr>
              <w:pStyle w:val="Tabletextstyle"/>
              <w:keepNext/>
              <w:spacing w:before="20" w:after="20"/>
              <w:contextualSpacing/>
              <w:jc w:val="left"/>
              <w:rPr>
                <w:lang w:val="en-US"/>
              </w:rPr>
            </w:pPr>
            <w:r w:rsidRPr="00BB7ACF">
              <w:rPr>
                <w:lang w:val="en-US"/>
              </w:rPr>
              <w:t xml:space="preserve">Perceived usefulness (based on </w:t>
            </w:r>
            <w:r>
              <w:rPr>
                <w:lang w:val="en-US"/>
              </w:rPr>
              <w:fldChar w:fldCharType="begin"/>
            </w:r>
            <w:r w:rsidR="00F252A6">
              <w:rPr>
                <w:lang w:val="en-US"/>
              </w:rPr>
              <w:instrText xml:space="preserve"> ADDIN ZOTERO_ITEM CSL_CITATION {"citationID":"uZy04SIj","properties":{"formattedCitation":"(Bhattacherjee, 2001)","plainCitation":"(Bhattacherjee, 2001)","dontUpdate":true,"noteIndex":0},"citationItems":[{"id":6554,"uris":["http://zotero.org/users/698420/items/AA25CM99"],"uri":["http://zotero.org/users/698420/items/AA25CM99"],"itemData":{"id":6554,"type":"article-journal","container-title":"MIS quarterly","issue":"3","page":"351–370","title":"Understanding information systems continuance: an expectation-confirmation model","volume":"25","author":[{"family":"Bhattacherjee","given":"Anol"}],"issued":{"date-parts":[["2001"]]}}}],"schema":"https://github.com/citation-style-language/schema/raw/master/csl-citation.json"} </w:instrText>
            </w:r>
            <w:r>
              <w:rPr>
                <w:lang w:val="en-US"/>
              </w:rPr>
              <w:fldChar w:fldCharType="separate"/>
            </w:r>
            <w:r>
              <w:rPr>
                <w:noProof/>
                <w:lang w:val="en-US"/>
              </w:rPr>
              <w:t>Bhattacherjee, 2001</w:t>
            </w:r>
            <w:r>
              <w:rPr>
                <w:lang w:val="en-US"/>
              </w:rPr>
              <w:fldChar w:fldCharType="end"/>
            </w:r>
            <w:r w:rsidRPr="00BB7ACF">
              <w:rPr>
                <w:lang w:val="en-US"/>
              </w:rPr>
              <w:t>), anchored between strongly disagree and strongly agree.</w:t>
            </w:r>
          </w:p>
        </w:tc>
      </w:tr>
      <w:tr w:rsidR="00D91D22" w:rsidRPr="009E57A1" w14:paraId="41DE46D9" w14:textId="77777777" w:rsidTr="00BB7ACF">
        <w:trPr>
          <w:cantSplit/>
          <w:jc w:val="center"/>
        </w:trPr>
        <w:tc>
          <w:tcPr>
            <w:tcW w:w="906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vAlign w:val="bottom"/>
          </w:tcPr>
          <w:p w14:paraId="68E8B114" w14:textId="3ED50C89" w:rsidR="00D91D22" w:rsidRPr="009E57A1" w:rsidRDefault="00BB7ACF" w:rsidP="003239D0">
            <w:pPr>
              <w:pStyle w:val="Tabletextstyle"/>
              <w:keepNext/>
              <w:spacing w:before="20" w:after="0"/>
              <w:contextualSpacing/>
              <w:jc w:val="left"/>
              <w:rPr>
                <w:lang w:val="en-US"/>
              </w:rPr>
            </w:pPr>
            <w:r w:rsidRPr="00BB7ACF">
              <w:rPr>
                <w:lang w:val="en-US"/>
              </w:rPr>
              <w:t>Using speech input improves my performance when modeling constraints.</w:t>
            </w:r>
          </w:p>
        </w:tc>
      </w:tr>
      <w:tr w:rsidR="00D91D22" w:rsidRPr="009E57A1" w14:paraId="42BA294B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0750D2F8" w14:textId="71C3214B" w:rsidR="00D91D22" w:rsidRPr="009E57A1" w:rsidRDefault="00BB7ACF" w:rsidP="00BB7ACF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BB7ACF">
              <w:rPr>
                <w:lang w:val="en-US"/>
              </w:rPr>
              <w:t>Using speech input increases my productivity when modeling constraints.</w:t>
            </w:r>
          </w:p>
        </w:tc>
      </w:tr>
      <w:tr w:rsidR="00D91D22" w:rsidRPr="009E57A1" w14:paraId="7175EBFD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vAlign w:val="center"/>
          </w:tcPr>
          <w:p w14:paraId="7ACEFABC" w14:textId="6AA3DFF6" w:rsidR="00D91D22" w:rsidRPr="009E57A1" w:rsidRDefault="00BB7ACF" w:rsidP="00BB7ACF">
            <w:pPr>
              <w:pStyle w:val="Tabletextstyle"/>
              <w:keepNext/>
              <w:spacing w:before="0" w:after="0"/>
              <w:contextualSpacing/>
              <w:jc w:val="left"/>
              <w:rPr>
                <w:lang w:val="en-US"/>
              </w:rPr>
            </w:pPr>
            <w:r w:rsidRPr="00BB7ACF">
              <w:rPr>
                <w:lang w:val="en-US"/>
              </w:rPr>
              <w:t>Using speech input enhances my effectiveness when modeling constraints.</w:t>
            </w:r>
          </w:p>
        </w:tc>
      </w:tr>
      <w:tr w:rsidR="00D91D22" w:rsidRPr="009E57A1" w14:paraId="03EDB475" w14:textId="77777777" w:rsidTr="00BB7ACF">
        <w:trPr>
          <w:cantSplit/>
          <w:jc w:val="center"/>
        </w:trPr>
        <w:tc>
          <w:tcPr>
            <w:tcW w:w="90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3EB461D" w14:textId="566E4907" w:rsidR="00D91D22" w:rsidRPr="009E57A1" w:rsidRDefault="00BB7ACF" w:rsidP="00BB7ACF">
            <w:pPr>
              <w:pStyle w:val="Tabletextstyle"/>
              <w:keepNext/>
              <w:spacing w:before="0" w:after="20"/>
              <w:contextualSpacing/>
              <w:jc w:val="left"/>
              <w:rPr>
                <w:lang w:val="en-US"/>
              </w:rPr>
            </w:pPr>
            <w:r w:rsidRPr="00BB7ACF">
              <w:rPr>
                <w:lang w:val="en-US"/>
              </w:rPr>
              <w:t>Overall using speech input is useful when modeling constraints.</w:t>
            </w:r>
          </w:p>
        </w:tc>
      </w:tr>
    </w:tbl>
    <w:p w14:paraId="29500967" w14:textId="77777777" w:rsidR="00BB7ACF" w:rsidRDefault="00BB7ACF" w:rsidP="00385013">
      <w:pPr>
        <w:spacing w:before="120" w:after="0" w:line="480" w:lineRule="auto"/>
        <w:rPr>
          <w:sz w:val="22"/>
          <w:szCs w:val="22"/>
          <w:u w:val="single"/>
        </w:rPr>
      </w:pPr>
    </w:p>
    <w:p w14:paraId="293F15D3" w14:textId="5FF46F6D" w:rsidR="008D62FD" w:rsidRDefault="002E0978" w:rsidP="00385013">
      <w:pPr>
        <w:spacing w:before="120" w:after="0" w:line="480" w:lineRule="auto"/>
        <w:rPr>
          <w:sz w:val="22"/>
          <w:szCs w:val="22"/>
          <w:u w:val="single"/>
        </w:rPr>
      </w:pPr>
      <w:r>
        <w:rPr>
          <w:sz w:val="22"/>
          <w:szCs w:val="22"/>
          <w:u w:val="single"/>
        </w:rPr>
        <w:t>References</w:t>
      </w:r>
    </w:p>
    <w:p w14:paraId="787191C1" w14:textId="77777777" w:rsidR="00F252A6" w:rsidRPr="00F252A6" w:rsidRDefault="00F252A6" w:rsidP="00F252A6">
      <w:pPr>
        <w:pStyle w:val="Bibliography"/>
        <w:spacing w:after="240" w:line="240" w:lineRule="auto"/>
        <w:ind w:left="450" w:hanging="450"/>
        <w:rPr>
          <w:sz w:val="22"/>
        </w:rPr>
      </w:pPr>
      <w:r>
        <w:rPr>
          <w:sz w:val="22"/>
          <w:szCs w:val="22"/>
          <w:u w:val="single"/>
        </w:rPr>
        <w:fldChar w:fldCharType="begin"/>
      </w:r>
      <w:r>
        <w:rPr>
          <w:sz w:val="22"/>
          <w:szCs w:val="22"/>
          <w:u w:val="single"/>
        </w:rPr>
        <w:instrText xml:space="preserve"> ADDIN ZOTERO_BIBL {"uncited":[],"omitted":[],"custom":[]} CSL_BIBLIOGRAPHY </w:instrText>
      </w:r>
      <w:r>
        <w:rPr>
          <w:sz w:val="22"/>
          <w:szCs w:val="22"/>
          <w:u w:val="single"/>
        </w:rPr>
        <w:fldChar w:fldCharType="separate"/>
      </w:r>
      <w:r w:rsidRPr="00F252A6">
        <w:rPr>
          <w:sz w:val="22"/>
        </w:rPr>
        <w:t xml:space="preserve">Bhattacherjee, A. (2001). Understanding information systems continuance: An expectation-confirmation model. </w:t>
      </w:r>
      <w:r w:rsidRPr="00F252A6">
        <w:rPr>
          <w:i/>
          <w:iCs/>
          <w:sz w:val="22"/>
        </w:rPr>
        <w:t>MIS Quarterly</w:t>
      </w:r>
      <w:r w:rsidRPr="00F252A6">
        <w:rPr>
          <w:sz w:val="22"/>
        </w:rPr>
        <w:t xml:space="preserve">, </w:t>
      </w:r>
      <w:r w:rsidRPr="00F252A6">
        <w:rPr>
          <w:i/>
          <w:iCs/>
          <w:sz w:val="22"/>
        </w:rPr>
        <w:t>25</w:t>
      </w:r>
      <w:r w:rsidRPr="00F252A6">
        <w:rPr>
          <w:sz w:val="22"/>
        </w:rPr>
        <w:t>(3), 351–370.</w:t>
      </w:r>
    </w:p>
    <w:p w14:paraId="37F18AEE" w14:textId="77777777" w:rsidR="00F252A6" w:rsidRPr="00F252A6" w:rsidRDefault="00F252A6" w:rsidP="00F252A6">
      <w:pPr>
        <w:pStyle w:val="Bibliography"/>
        <w:spacing w:after="240" w:line="240" w:lineRule="auto"/>
        <w:ind w:left="450" w:hanging="450"/>
        <w:rPr>
          <w:sz w:val="22"/>
        </w:rPr>
      </w:pPr>
      <w:r w:rsidRPr="00F252A6">
        <w:rPr>
          <w:sz w:val="22"/>
        </w:rPr>
        <w:t xml:space="preserve">Brooke, J. (1996). SUS-A quick and dirty usability scale. </w:t>
      </w:r>
      <w:r w:rsidRPr="00F252A6">
        <w:rPr>
          <w:i/>
          <w:iCs/>
          <w:sz w:val="22"/>
        </w:rPr>
        <w:t>Usability Evaluation in Industry</w:t>
      </w:r>
      <w:r w:rsidRPr="00F252A6">
        <w:rPr>
          <w:sz w:val="22"/>
        </w:rPr>
        <w:t xml:space="preserve">, </w:t>
      </w:r>
      <w:r w:rsidRPr="00F252A6">
        <w:rPr>
          <w:i/>
          <w:iCs/>
          <w:sz w:val="22"/>
        </w:rPr>
        <w:t>189</w:t>
      </w:r>
      <w:r w:rsidRPr="00F252A6">
        <w:rPr>
          <w:sz w:val="22"/>
        </w:rPr>
        <w:t>(194), 4–7.</w:t>
      </w:r>
    </w:p>
    <w:p w14:paraId="3F63994A" w14:textId="1AE7F67C" w:rsidR="00BB7ACF" w:rsidRPr="009E57A1" w:rsidRDefault="00F252A6" w:rsidP="00F252A6">
      <w:pPr>
        <w:spacing w:after="240" w:line="240" w:lineRule="auto"/>
        <w:ind w:left="450" w:hanging="450"/>
        <w:rPr>
          <w:sz w:val="22"/>
          <w:szCs w:val="22"/>
          <w:u w:val="single"/>
        </w:rPr>
      </w:pPr>
      <w:r>
        <w:rPr>
          <w:sz w:val="22"/>
          <w:szCs w:val="22"/>
          <w:u w:val="single"/>
        </w:rPr>
        <w:fldChar w:fldCharType="end"/>
      </w:r>
    </w:p>
    <w:sectPr w:rsidR="00BB7ACF" w:rsidRPr="009E57A1" w:rsidSect="002E0978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A48FE7D" w14:textId="77777777" w:rsidR="00D02C23" w:rsidRDefault="00D02C23" w:rsidP="002D3D2F">
      <w:r>
        <w:separator/>
      </w:r>
    </w:p>
  </w:endnote>
  <w:endnote w:type="continuationSeparator" w:id="0">
    <w:p w14:paraId="50602274" w14:textId="77777777" w:rsidR="00D02C23" w:rsidRDefault="00D02C23" w:rsidP="002D3D2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159E33B" w14:textId="77777777" w:rsidR="00D02C23" w:rsidRDefault="00D02C23" w:rsidP="002D3D2F">
      <w:r>
        <w:separator/>
      </w:r>
    </w:p>
  </w:footnote>
  <w:footnote w:type="continuationSeparator" w:id="0">
    <w:p w14:paraId="65294300" w14:textId="77777777" w:rsidR="00D02C23" w:rsidRDefault="00D02C23" w:rsidP="002D3D2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737904"/>
    <w:multiLevelType w:val="multilevel"/>
    <w:tmpl w:val="0407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E576249"/>
    <w:multiLevelType w:val="multilevel"/>
    <w:tmpl w:val="74FED6EC"/>
    <w:lvl w:ilvl="0">
      <w:start w:val="1"/>
      <w:numFmt w:val="none"/>
      <w:lvlText w:val="7."/>
      <w:lvlJc w:val="left"/>
      <w:pPr>
        <w:ind w:left="360" w:hanging="360"/>
      </w:pPr>
      <w:rPr>
        <w:rFonts w:ascii="Times New Roman" w:hAnsi="Times New Roman" w:hint="default"/>
        <w:b/>
        <w:i w:val="0"/>
        <w:sz w:val="22"/>
        <w:szCs w:val="22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ascii="Times New Roman" w:hAnsi="Times New Roman"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specVanish w:val="0"/>
      </w:rPr>
    </w:lvl>
    <w:lvl w:ilvl="2">
      <w:start w:val="1"/>
      <w:numFmt w:val="decimal"/>
      <w:lvlText w:val="5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31FC5958"/>
    <w:multiLevelType w:val="hybridMultilevel"/>
    <w:tmpl w:val="5EF2E576"/>
    <w:lvl w:ilvl="0" w:tplc="BE647C12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7B702CC"/>
    <w:multiLevelType w:val="hybridMultilevel"/>
    <w:tmpl w:val="ECB0C78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92C6F25"/>
    <w:multiLevelType w:val="hybridMultilevel"/>
    <w:tmpl w:val="63CC2766"/>
    <w:lvl w:ilvl="0" w:tplc="95E4D0A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A084DD5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  <w:b w:val="0"/>
        <w:bCs w:val="0"/>
        <w:i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  <w:b w:val="0"/>
        <w:i w:val="0"/>
        <w:caps w:val="0"/>
        <w:strike w:val="0"/>
        <w:dstrike w:val="0"/>
        <w:vanish w:val="0"/>
        <w:color w:val="000000" w:themeColor="text1"/>
        <w:sz w:val="22"/>
        <w:u w:val="none"/>
        <w:vertAlign w:val="baseline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6CA4180D"/>
    <w:multiLevelType w:val="hybridMultilevel"/>
    <w:tmpl w:val="030E93DE"/>
    <w:lvl w:ilvl="0" w:tplc="4ADA04CE">
      <w:start w:val="1"/>
      <w:numFmt w:val="decimal"/>
      <w:lvlText w:val="H%1."/>
      <w:lvlJc w:val="left"/>
      <w:pPr>
        <w:ind w:left="720" w:hanging="360"/>
      </w:pPr>
      <w:rPr>
        <w:rFonts w:hint="default"/>
        <w:b/>
        <w:color w:val="auto"/>
      </w:rPr>
    </w:lvl>
    <w:lvl w:ilvl="1" w:tplc="0C090019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6EB96C77"/>
    <w:multiLevelType w:val="hybridMultilevel"/>
    <w:tmpl w:val="EEA4A650"/>
    <w:lvl w:ilvl="0" w:tplc="0407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1937419"/>
    <w:multiLevelType w:val="hybridMultilevel"/>
    <w:tmpl w:val="28D4D2FE"/>
    <w:lvl w:ilvl="0" w:tplc="95E4D0A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F926611"/>
    <w:multiLevelType w:val="hybridMultilevel"/>
    <w:tmpl w:val="E3DACEFE"/>
    <w:lvl w:ilvl="0" w:tplc="95E4D0AE">
      <w:start w:val="2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8"/>
  </w:num>
  <w:num w:numId="2">
    <w:abstractNumId w:val="3"/>
  </w:num>
  <w:num w:numId="3">
    <w:abstractNumId w:val="1"/>
  </w:num>
  <w:num w:numId="4">
    <w:abstractNumId w:val="5"/>
  </w:num>
  <w:num w:numId="5">
    <w:abstractNumId w:val="4"/>
  </w:num>
  <w:num w:numId="6">
    <w:abstractNumId w:val="9"/>
  </w:num>
  <w:num w:numId="7">
    <w:abstractNumId w:val="7"/>
  </w:num>
  <w:num w:numId="8">
    <w:abstractNumId w:val="6"/>
  </w:num>
  <w:num w:numId="9">
    <w:abstractNumId w:val="2"/>
  </w:num>
  <w:num w:numId="10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1">
    <w:abstractNumId w:val="0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atpr05f9rxsvie5t29xpwf9rdtpr0vz00zv&quot;&gt;recker_EndnoteX&lt;record-ids&gt;&lt;item&gt;5103&lt;/item&gt;&lt;item&gt;8312&lt;/item&gt;&lt;item&gt;8906&lt;/item&gt;&lt;/record-ids&gt;&lt;/item&gt;&lt;/Libraries&gt;"/>
  </w:docVars>
  <w:rsids>
    <w:rsidRoot w:val="007823E7"/>
    <w:rsid w:val="000016CE"/>
    <w:rsid w:val="00003546"/>
    <w:rsid w:val="000043C0"/>
    <w:rsid w:val="00012C76"/>
    <w:rsid w:val="00012DE9"/>
    <w:rsid w:val="00013DD1"/>
    <w:rsid w:val="0001538B"/>
    <w:rsid w:val="0001645D"/>
    <w:rsid w:val="00017E02"/>
    <w:rsid w:val="000206E9"/>
    <w:rsid w:val="00022079"/>
    <w:rsid w:val="000223D8"/>
    <w:rsid w:val="0002485C"/>
    <w:rsid w:val="000249EF"/>
    <w:rsid w:val="00025F92"/>
    <w:rsid w:val="00030960"/>
    <w:rsid w:val="00030A58"/>
    <w:rsid w:val="00034F0A"/>
    <w:rsid w:val="00035ECF"/>
    <w:rsid w:val="00036909"/>
    <w:rsid w:val="00040407"/>
    <w:rsid w:val="00041268"/>
    <w:rsid w:val="00043716"/>
    <w:rsid w:val="00045899"/>
    <w:rsid w:val="000505C7"/>
    <w:rsid w:val="00051B13"/>
    <w:rsid w:val="00052B8E"/>
    <w:rsid w:val="0005452D"/>
    <w:rsid w:val="000577D6"/>
    <w:rsid w:val="0006027E"/>
    <w:rsid w:val="000602CB"/>
    <w:rsid w:val="0006068B"/>
    <w:rsid w:val="000611E8"/>
    <w:rsid w:val="00061EF8"/>
    <w:rsid w:val="00062613"/>
    <w:rsid w:val="00062857"/>
    <w:rsid w:val="0006389A"/>
    <w:rsid w:val="00066340"/>
    <w:rsid w:val="00071E59"/>
    <w:rsid w:val="00072ABD"/>
    <w:rsid w:val="00072E46"/>
    <w:rsid w:val="000737B8"/>
    <w:rsid w:val="00073F0E"/>
    <w:rsid w:val="00074060"/>
    <w:rsid w:val="000757B4"/>
    <w:rsid w:val="000760C6"/>
    <w:rsid w:val="00077806"/>
    <w:rsid w:val="00077EC7"/>
    <w:rsid w:val="00082E94"/>
    <w:rsid w:val="000846D3"/>
    <w:rsid w:val="00084C39"/>
    <w:rsid w:val="000935D8"/>
    <w:rsid w:val="000943DD"/>
    <w:rsid w:val="00094D11"/>
    <w:rsid w:val="00097701"/>
    <w:rsid w:val="0009781A"/>
    <w:rsid w:val="000A02E5"/>
    <w:rsid w:val="000A0449"/>
    <w:rsid w:val="000A127A"/>
    <w:rsid w:val="000A135B"/>
    <w:rsid w:val="000A3504"/>
    <w:rsid w:val="000A7192"/>
    <w:rsid w:val="000A788E"/>
    <w:rsid w:val="000B14A8"/>
    <w:rsid w:val="000B2E08"/>
    <w:rsid w:val="000B532F"/>
    <w:rsid w:val="000B5C8A"/>
    <w:rsid w:val="000B7830"/>
    <w:rsid w:val="000C190E"/>
    <w:rsid w:val="000C30B8"/>
    <w:rsid w:val="000C37C9"/>
    <w:rsid w:val="000C3BB1"/>
    <w:rsid w:val="000C6B78"/>
    <w:rsid w:val="000C7471"/>
    <w:rsid w:val="000D252E"/>
    <w:rsid w:val="000D6FEB"/>
    <w:rsid w:val="000E07F3"/>
    <w:rsid w:val="000E5A31"/>
    <w:rsid w:val="000F023A"/>
    <w:rsid w:val="000F0305"/>
    <w:rsid w:val="000F0D9D"/>
    <w:rsid w:val="0010014A"/>
    <w:rsid w:val="001006C2"/>
    <w:rsid w:val="00101CA9"/>
    <w:rsid w:val="0010225B"/>
    <w:rsid w:val="001039FA"/>
    <w:rsid w:val="00104088"/>
    <w:rsid w:val="00104CA4"/>
    <w:rsid w:val="00107CDB"/>
    <w:rsid w:val="001129F7"/>
    <w:rsid w:val="00113D3F"/>
    <w:rsid w:val="001141F9"/>
    <w:rsid w:val="00115A4A"/>
    <w:rsid w:val="00115F7D"/>
    <w:rsid w:val="00120FB8"/>
    <w:rsid w:val="00121D5E"/>
    <w:rsid w:val="001238EC"/>
    <w:rsid w:val="00123995"/>
    <w:rsid w:val="00127147"/>
    <w:rsid w:val="0013287C"/>
    <w:rsid w:val="00132BA1"/>
    <w:rsid w:val="00133C2C"/>
    <w:rsid w:val="00137EA2"/>
    <w:rsid w:val="00141A5D"/>
    <w:rsid w:val="00142367"/>
    <w:rsid w:val="00142DF6"/>
    <w:rsid w:val="00143E94"/>
    <w:rsid w:val="00147060"/>
    <w:rsid w:val="001472B9"/>
    <w:rsid w:val="0014747F"/>
    <w:rsid w:val="0015091C"/>
    <w:rsid w:val="00153744"/>
    <w:rsid w:val="0015519A"/>
    <w:rsid w:val="00157278"/>
    <w:rsid w:val="00160666"/>
    <w:rsid w:val="0016417F"/>
    <w:rsid w:val="001670E8"/>
    <w:rsid w:val="0016731B"/>
    <w:rsid w:val="00170367"/>
    <w:rsid w:val="00170EE5"/>
    <w:rsid w:val="001714B5"/>
    <w:rsid w:val="00171C89"/>
    <w:rsid w:val="0017265F"/>
    <w:rsid w:val="00172994"/>
    <w:rsid w:val="001737CE"/>
    <w:rsid w:val="001764A5"/>
    <w:rsid w:val="001765FC"/>
    <w:rsid w:val="00177FCF"/>
    <w:rsid w:val="00180CA7"/>
    <w:rsid w:val="001813B7"/>
    <w:rsid w:val="00183B1D"/>
    <w:rsid w:val="00184499"/>
    <w:rsid w:val="001908F8"/>
    <w:rsid w:val="00192E78"/>
    <w:rsid w:val="00195C01"/>
    <w:rsid w:val="00196FF7"/>
    <w:rsid w:val="00197C60"/>
    <w:rsid w:val="001A0651"/>
    <w:rsid w:val="001A14F8"/>
    <w:rsid w:val="001A2857"/>
    <w:rsid w:val="001A4075"/>
    <w:rsid w:val="001B1DC9"/>
    <w:rsid w:val="001B6148"/>
    <w:rsid w:val="001B61B1"/>
    <w:rsid w:val="001B69A8"/>
    <w:rsid w:val="001C001A"/>
    <w:rsid w:val="001C01C8"/>
    <w:rsid w:val="001C08FA"/>
    <w:rsid w:val="001D0C9A"/>
    <w:rsid w:val="001D3690"/>
    <w:rsid w:val="001D3AC7"/>
    <w:rsid w:val="001D403C"/>
    <w:rsid w:val="001D55B1"/>
    <w:rsid w:val="001D5883"/>
    <w:rsid w:val="001D5BBF"/>
    <w:rsid w:val="001D7648"/>
    <w:rsid w:val="001D7774"/>
    <w:rsid w:val="001D7797"/>
    <w:rsid w:val="001E022E"/>
    <w:rsid w:val="001E3F39"/>
    <w:rsid w:val="001E54C2"/>
    <w:rsid w:val="001E56CB"/>
    <w:rsid w:val="001E7361"/>
    <w:rsid w:val="001E7E11"/>
    <w:rsid w:val="001F02CB"/>
    <w:rsid w:val="001F1855"/>
    <w:rsid w:val="001F25B1"/>
    <w:rsid w:val="001F2666"/>
    <w:rsid w:val="001F475E"/>
    <w:rsid w:val="001F4E10"/>
    <w:rsid w:val="001F5E97"/>
    <w:rsid w:val="001F646D"/>
    <w:rsid w:val="001F6CFB"/>
    <w:rsid w:val="00201532"/>
    <w:rsid w:val="002019EB"/>
    <w:rsid w:val="00201F05"/>
    <w:rsid w:val="0020432A"/>
    <w:rsid w:val="0020500D"/>
    <w:rsid w:val="00205CC1"/>
    <w:rsid w:val="00206291"/>
    <w:rsid w:val="00206A36"/>
    <w:rsid w:val="00206F18"/>
    <w:rsid w:val="00212867"/>
    <w:rsid w:val="00212D86"/>
    <w:rsid w:val="00215158"/>
    <w:rsid w:val="00215505"/>
    <w:rsid w:val="00215B1B"/>
    <w:rsid w:val="002207FF"/>
    <w:rsid w:val="00223001"/>
    <w:rsid w:val="002278AB"/>
    <w:rsid w:val="002319F1"/>
    <w:rsid w:val="00234609"/>
    <w:rsid w:val="00235C2D"/>
    <w:rsid w:val="0024004C"/>
    <w:rsid w:val="00241E71"/>
    <w:rsid w:val="002448BD"/>
    <w:rsid w:val="00244BFF"/>
    <w:rsid w:val="0024566A"/>
    <w:rsid w:val="00246A7F"/>
    <w:rsid w:val="00246FF8"/>
    <w:rsid w:val="0025329B"/>
    <w:rsid w:val="00254D6D"/>
    <w:rsid w:val="002576BC"/>
    <w:rsid w:val="002578D9"/>
    <w:rsid w:val="0026021A"/>
    <w:rsid w:val="00261701"/>
    <w:rsid w:val="00262834"/>
    <w:rsid w:val="00264070"/>
    <w:rsid w:val="00264300"/>
    <w:rsid w:val="00264D09"/>
    <w:rsid w:val="002672FA"/>
    <w:rsid w:val="002724D9"/>
    <w:rsid w:val="00272FDC"/>
    <w:rsid w:val="00273975"/>
    <w:rsid w:val="002777E8"/>
    <w:rsid w:val="00280A40"/>
    <w:rsid w:val="00281D39"/>
    <w:rsid w:val="002824C6"/>
    <w:rsid w:val="002833C4"/>
    <w:rsid w:val="00283B74"/>
    <w:rsid w:val="002840E6"/>
    <w:rsid w:val="002845A2"/>
    <w:rsid w:val="00291065"/>
    <w:rsid w:val="002929E2"/>
    <w:rsid w:val="002959DF"/>
    <w:rsid w:val="00295FC2"/>
    <w:rsid w:val="002A1E8D"/>
    <w:rsid w:val="002A20E1"/>
    <w:rsid w:val="002A2296"/>
    <w:rsid w:val="002A317A"/>
    <w:rsid w:val="002A61D6"/>
    <w:rsid w:val="002A6287"/>
    <w:rsid w:val="002A7A62"/>
    <w:rsid w:val="002B02D4"/>
    <w:rsid w:val="002B0700"/>
    <w:rsid w:val="002B070F"/>
    <w:rsid w:val="002B0B48"/>
    <w:rsid w:val="002B2335"/>
    <w:rsid w:val="002B23DA"/>
    <w:rsid w:val="002B2609"/>
    <w:rsid w:val="002B4A28"/>
    <w:rsid w:val="002B59A6"/>
    <w:rsid w:val="002C084A"/>
    <w:rsid w:val="002D278D"/>
    <w:rsid w:val="002D32F3"/>
    <w:rsid w:val="002D3D2F"/>
    <w:rsid w:val="002D55B8"/>
    <w:rsid w:val="002D5705"/>
    <w:rsid w:val="002D5AC9"/>
    <w:rsid w:val="002D6308"/>
    <w:rsid w:val="002D6C46"/>
    <w:rsid w:val="002D74FA"/>
    <w:rsid w:val="002E0978"/>
    <w:rsid w:val="002E0FAC"/>
    <w:rsid w:val="002E28BE"/>
    <w:rsid w:val="002E2C6B"/>
    <w:rsid w:val="002E2D7D"/>
    <w:rsid w:val="002E34D4"/>
    <w:rsid w:val="002E3EF1"/>
    <w:rsid w:val="002E6757"/>
    <w:rsid w:val="002F0B40"/>
    <w:rsid w:val="002F0C9A"/>
    <w:rsid w:val="002F0EBB"/>
    <w:rsid w:val="002F166B"/>
    <w:rsid w:val="002F255F"/>
    <w:rsid w:val="002F2C61"/>
    <w:rsid w:val="002F37C2"/>
    <w:rsid w:val="002F3A98"/>
    <w:rsid w:val="003003BB"/>
    <w:rsid w:val="003003DA"/>
    <w:rsid w:val="00302C2E"/>
    <w:rsid w:val="00302CBA"/>
    <w:rsid w:val="003050AF"/>
    <w:rsid w:val="0030550F"/>
    <w:rsid w:val="003074DD"/>
    <w:rsid w:val="00311011"/>
    <w:rsid w:val="00311715"/>
    <w:rsid w:val="003126D1"/>
    <w:rsid w:val="00312E13"/>
    <w:rsid w:val="0031365D"/>
    <w:rsid w:val="00315A8B"/>
    <w:rsid w:val="00315AB5"/>
    <w:rsid w:val="00316C0E"/>
    <w:rsid w:val="00316EC8"/>
    <w:rsid w:val="00317429"/>
    <w:rsid w:val="00317C75"/>
    <w:rsid w:val="003212DD"/>
    <w:rsid w:val="00323477"/>
    <w:rsid w:val="003239D0"/>
    <w:rsid w:val="00324FCF"/>
    <w:rsid w:val="00326B32"/>
    <w:rsid w:val="00327BA7"/>
    <w:rsid w:val="00331EA7"/>
    <w:rsid w:val="003331B2"/>
    <w:rsid w:val="00333FCB"/>
    <w:rsid w:val="00335457"/>
    <w:rsid w:val="0033602E"/>
    <w:rsid w:val="00336852"/>
    <w:rsid w:val="00336E2C"/>
    <w:rsid w:val="00342E14"/>
    <w:rsid w:val="00344D2A"/>
    <w:rsid w:val="00345C66"/>
    <w:rsid w:val="00347226"/>
    <w:rsid w:val="003500B2"/>
    <w:rsid w:val="00351307"/>
    <w:rsid w:val="0035163A"/>
    <w:rsid w:val="003517FF"/>
    <w:rsid w:val="00352DEA"/>
    <w:rsid w:val="003554FC"/>
    <w:rsid w:val="0035563D"/>
    <w:rsid w:val="0036050D"/>
    <w:rsid w:val="00360DC8"/>
    <w:rsid w:val="00363F69"/>
    <w:rsid w:val="0036568B"/>
    <w:rsid w:val="003656B5"/>
    <w:rsid w:val="00365E76"/>
    <w:rsid w:val="00366137"/>
    <w:rsid w:val="003701DA"/>
    <w:rsid w:val="00372622"/>
    <w:rsid w:val="003736B9"/>
    <w:rsid w:val="00376723"/>
    <w:rsid w:val="00381FB0"/>
    <w:rsid w:val="003832D4"/>
    <w:rsid w:val="00383437"/>
    <w:rsid w:val="00385013"/>
    <w:rsid w:val="0038512A"/>
    <w:rsid w:val="003868E8"/>
    <w:rsid w:val="00386D85"/>
    <w:rsid w:val="0039073A"/>
    <w:rsid w:val="00391219"/>
    <w:rsid w:val="0039150B"/>
    <w:rsid w:val="00391F79"/>
    <w:rsid w:val="00393161"/>
    <w:rsid w:val="0039417F"/>
    <w:rsid w:val="00395AF3"/>
    <w:rsid w:val="003A05BE"/>
    <w:rsid w:val="003A1254"/>
    <w:rsid w:val="003A1EAB"/>
    <w:rsid w:val="003A3134"/>
    <w:rsid w:val="003A4672"/>
    <w:rsid w:val="003A467D"/>
    <w:rsid w:val="003A47A2"/>
    <w:rsid w:val="003A53E0"/>
    <w:rsid w:val="003A623D"/>
    <w:rsid w:val="003A732C"/>
    <w:rsid w:val="003A7859"/>
    <w:rsid w:val="003B0167"/>
    <w:rsid w:val="003B3690"/>
    <w:rsid w:val="003B45E9"/>
    <w:rsid w:val="003B4E31"/>
    <w:rsid w:val="003B6135"/>
    <w:rsid w:val="003B76F1"/>
    <w:rsid w:val="003B7E16"/>
    <w:rsid w:val="003C02F3"/>
    <w:rsid w:val="003C031A"/>
    <w:rsid w:val="003C096C"/>
    <w:rsid w:val="003C2493"/>
    <w:rsid w:val="003C2558"/>
    <w:rsid w:val="003C50E9"/>
    <w:rsid w:val="003C5BD6"/>
    <w:rsid w:val="003C6EEC"/>
    <w:rsid w:val="003C7D82"/>
    <w:rsid w:val="003D0947"/>
    <w:rsid w:val="003D4731"/>
    <w:rsid w:val="003D621B"/>
    <w:rsid w:val="003D77CA"/>
    <w:rsid w:val="003E1D70"/>
    <w:rsid w:val="003E6682"/>
    <w:rsid w:val="003E6ABF"/>
    <w:rsid w:val="003E79E5"/>
    <w:rsid w:val="003E7C94"/>
    <w:rsid w:val="003E7F01"/>
    <w:rsid w:val="003F0617"/>
    <w:rsid w:val="003F0D75"/>
    <w:rsid w:val="003F48C4"/>
    <w:rsid w:val="00401D49"/>
    <w:rsid w:val="00401F16"/>
    <w:rsid w:val="00402772"/>
    <w:rsid w:val="004056B7"/>
    <w:rsid w:val="004075C1"/>
    <w:rsid w:val="00407890"/>
    <w:rsid w:val="00411332"/>
    <w:rsid w:val="00412E94"/>
    <w:rsid w:val="00413FE8"/>
    <w:rsid w:val="004143BF"/>
    <w:rsid w:val="00415A8F"/>
    <w:rsid w:val="0041718F"/>
    <w:rsid w:val="00421DF1"/>
    <w:rsid w:val="00422F67"/>
    <w:rsid w:val="0042312B"/>
    <w:rsid w:val="00424514"/>
    <w:rsid w:val="0042484F"/>
    <w:rsid w:val="0042563D"/>
    <w:rsid w:val="00426171"/>
    <w:rsid w:val="00430063"/>
    <w:rsid w:val="0043177B"/>
    <w:rsid w:val="00436103"/>
    <w:rsid w:val="00440895"/>
    <w:rsid w:val="00444DB9"/>
    <w:rsid w:val="00445134"/>
    <w:rsid w:val="004455A4"/>
    <w:rsid w:val="0045039C"/>
    <w:rsid w:val="0045102F"/>
    <w:rsid w:val="0045175C"/>
    <w:rsid w:val="00454824"/>
    <w:rsid w:val="00454944"/>
    <w:rsid w:val="0045552C"/>
    <w:rsid w:val="00455F4A"/>
    <w:rsid w:val="00457510"/>
    <w:rsid w:val="004612A7"/>
    <w:rsid w:val="0046246E"/>
    <w:rsid w:val="004630DD"/>
    <w:rsid w:val="004669D5"/>
    <w:rsid w:val="00466D0F"/>
    <w:rsid w:val="00466E1E"/>
    <w:rsid w:val="0046709F"/>
    <w:rsid w:val="00467558"/>
    <w:rsid w:val="00472576"/>
    <w:rsid w:val="004743F0"/>
    <w:rsid w:val="00474B1D"/>
    <w:rsid w:val="00475E18"/>
    <w:rsid w:val="004761A8"/>
    <w:rsid w:val="00476581"/>
    <w:rsid w:val="004767F3"/>
    <w:rsid w:val="00480136"/>
    <w:rsid w:val="00481792"/>
    <w:rsid w:val="00481815"/>
    <w:rsid w:val="00483517"/>
    <w:rsid w:val="00485470"/>
    <w:rsid w:val="00486BED"/>
    <w:rsid w:val="0048750C"/>
    <w:rsid w:val="00491314"/>
    <w:rsid w:val="00493D65"/>
    <w:rsid w:val="0049573F"/>
    <w:rsid w:val="00496137"/>
    <w:rsid w:val="00496E72"/>
    <w:rsid w:val="004971DC"/>
    <w:rsid w:val="00497EA3"/>
    <w:rsid w:val="004A1309"/>
    <w:rsid w:val="004A1A0E"/>
    <w:rsid w:val="004A3611"/>
    <w:rsid w:val="004A3A28"/>
    <w:rsid w:val="004A4BC5"/>
    <w:rsid w:val="004A5EF2"/>
    <w:rsid w:val="004A6E15"/>
    <w:rsid w:val="004B032E"/>
    <w:rsid w:val="004B2721"/>
    <w:rsid w:val="004B3D76"/>
    <w:rsid w:val="004B4323"/>
    <w:rsid w:val="004B655F"/>
    <w:rsid w:val="004B681B"/>
    <w:rsid w:val="004B69BF"/>
    <w:rsid w:val="004B7BD6"/>
    <w:rsid w:val="004C1B9F"/>
    <w:rsid w:val="004C484B"/>
    <w:rsid w:val="004C7F81"/>
    <w:rsid w:val="004D02AF"/>
    <w:rsid w:val="004D02F1"/>
    <w:rsid w:val="004D14DD"/>
    <w:rsid w:val="004D336D"/>
    <w:rsid w:val="004D4CB8"/>
    <w:rsid w:val="004D68A9"/>
    <w:rsid w:val="004D70DD"/>
    <w:rsid w:val="004E0916"/>
    <w:rsid w:val="004E2BE2"/>
    <w:rsid w:val="004E5130"/>
    <w:rsid w:val="004E5F42"/>
    <w:rsid w:val="004F0AB7"/>
    <w:rsid w:val="004F14B6"/>
    <w:rsid w:val="004F1667"/>
    <w:rsid w:val="004F1C75"/>
    <w:rsid w:val="004F4098"/>
    <w:rsid w:val="004F4DA9"/>
    <w:rsid w:val="004F4EDB"/>
    <w:rsid w:val="004F568B"/>
    <w:rsid w:val="00500020"/>
    <w:rsid w:val="0050108A"/>
    <w:rsid w:val="00501B32"/>
    <w:rsid w:val="00503C73"/>
    <w:rsid w:val="005058A6"/>
    <w:rsid w:val="0050789E"/>
    <w:rsid w:val="00511307"/>
    <w:rsid w:val="00511F06"/>
    <w:rsid w:val="00515223"/>
    <w:rsid w:val="00515889"/>
    <w:rsid w:val="0051595F"/>
    <w:rsid w:val="005165B2"/>
    <w:rsid w:val="00520452"/>
    <w:rsid w:val="00520F97"/>
    <w:rsid w:val="00521EA9"/>
    <w:rsid w:val="0052274E"/>
    <w:rsid w:val="005237DA"/>
    <w:rsid w:val="0052401C"/>
    <w:rsid w:val="0052424E"/>
    <w:rsid w:val="005245DA"/>
    <w:rsid w:val="00530437"/>
    <w:rsid w:val="00530C82"/>
    <w:rsid w:val="0053275E"/>
    <w:rsid w:val="005328B9"/>
    <w:rsid w:val="00532A9A"/>
    <w:rsid w:val="00534A4D"/>
    <w:rsid w:val="00536994"/>
    <w:rsid w:val="0053748F"/>
    <w:rsid w:val="00541B96"/>
    <w:rsid w:val="00541D9B"/>
    <w:rsid w:val="00542CD1"/>
    <w:rsid w:val="00544ED7"/>
    <w:rsid w:val="00546197"/>
    <w:rsid w:val="0054625D"/>
    <w:rsid w:val="00550DF4"/>
    <w:rsid w:val="00551D1A"/>
    <w:rsid w:val="00552A6E"/>
    <w:rsid w:val="00553B6B"/>
    <w:rsid w:val="00554723"/>
    <w:rsid w:val="00555597"/>
    <w:rsid w:val="005555FF"/>
    <w:rsid w:val="005562E3"/>
    <w:rsid w:val="005605F4"/>
    <w:rsid w:val="00560C61"/>
    <w:rsid w:val="00562E2D"/>
    <w:rsid w:val="00564CED"/>
    <w:rsid w:val="00565068"/>
    <w:rsid w:val="005667B3"/>
    <w:rsid w:val="00567214"/>
    <w:rsid w:val="0057088F"/>
    <w:rsid w:val="00570EE3"/>
    <w:rsid w:val="0057217D"/>
    <w:rsid w:val="005737E9"/>
    <w:rsid w:val="0057466D"/>
    <w:rsid w:val="00576D6A"/>
    <w:rsid w:val="00577299"/>
    <w:rsid w:val="0058034D"/>
    <w:rsid w:val="00581BC1"/>
    <w:rsid w:val="00581F20"/>
    <w:rsid w:val="00583338"/>
    <w:rsid w:val="005838DB"/>
    <w:rsid w:val="00584030"/>
    <w:rsid w:val="00585621"/>
    <w:rsid w:val="00585783"/>
    <w:rsid w:val="005864B9"/>
    <w:rsid w:val="005915E6"/>
    <w:rsid w:val="00591C2E"/>
    <w:rsid w:val="00594EAD"/>
    <w:rsid w:val="005A01F7"/>
    <w:rsid w:val="005A0E65"/>
    <w:rsid w:val="005A20CF"/>
    <w:rsid w:val="005A64B7"/>
    <w:rsid w:val="005A7CA5"/>
    <w:rsid w:val="005B0887"/>
    <w:rsid w:val="005B149A"/>
    <w:rsid w:val="005B22DC"/>
    <w:rsid w:val="005B3715"/>
    <w:rsid w:val="005B459A"/>
    <w:rsid w:val="005B5431"/>
    <w:rsid w:val="005B64C0"/>
    <w:rsid w:val="005B6B69"/>
    <w:rsid w:val="005C3B9D"/>
    <w:rsid w:val="005C3DAC"/>
    <w:rsid w:val="005C4237"/>
    <w:rsid w:val="005C58F1"/>
    <w:rsid w:val="005D1DCD"/>
    <w:rsid w:val="005D1E77"/>
    <w:rsid w:val="005D3A21"/>
    <w:rsid w:val="005D3CEF"/>
    <w:rsid w:val="005D56DF"/>
    <w:rsid w:val="005E01CE"/>
    <w:rsid w:val="005E1711"/>
    <w:rsid w:val="005E174F"/>
    <w:rsid w:val="005E2FEC"/>
    <w:rsid w:val="005E30E8"/>
    <w:rsid w:val="005F04DA"/>
    <w:rsid w:val="005F19B0"/>
    <w:rsid w:val="005F46BD"/>
    <w:rsid w:val="005F564A"/>
    <w:rsid w:val="005F7B86"/>
    <w:rsid w:val="00601115"/>
    <w:rsid w:val="00601BCA"/>
    <w:rsid w:val="00603B89"/>
    <w:rsid w:val="00604ED2"/>
    <w:rsid w:val="00606E73"/>
    <w:rsid w:val="00607DAA"/>
    <w:rsid w:val="00610750"/>
    <w:rsid w:val="006110F1"/>
    <w:rsid w:val="00611FDA"/>
    <w:rsid w:val="00614241"/>
    <w:rsid w:val="00615282"/>
    <w:rsid w:val="00617791"/>
    <w:rsid w:val="00617C6C"/>
    <w:rsid w:val="00617E06"/>
    <w:rsid w:val="006200BB"/>
    <w:rsid w:val="00621DB4"/>
    <w:rsid w:val="0062265B"/>
    <w:rsid w:val="00623C1D"/>
    <w:rsid w:val="00623CB8"/>
    <w:rsid w:val="00624C66"/>
    <w:rsid w:val="00624DD2"/>
    <w:rsid w:val="00640BED"/>
    <w:rsid w:val="00641614"/>
    <w:rsid w:val="00644F91"/>
    <w:rsid w:val="0064521D"/>
    <w:rsid w:val="0064595B"/>
    <w:rsid w:val="00651779"/>
    <w:rsid w:val="00651CF5"/>
    <w:rsid w:val="00653241"/>
    <w:rsid w:val="0065555F"/>
    <w:rsid w:val="0065563E"/>
    <w:rsid w:val="00656AC1"/>
    <w:rsid w:val="006571B3"/>
    <w:rsid w:val="00660E13"/>
    <w:rsid w:val="00662F52"/>
    <w:rsid w:val="006639B6"/>
    <w:rsid w:val="00664387"/>
    <w:rsid w:val="00664801"/>
    <w:rsid w:val="00664C79"/>
    <w:rsid w:val="006651F8"/>
    <w:rsid w:val="00666CAF"/>
    <w:rsid w:val="006701C8"/>
    <w:rsid w:val="00670534"/>
    <w:rsid w:val="00670878"/>
    <w:rsid w:val="00671DB0"/>
    <w:rsid w:val="00671EC6"/>
    <w:rsid w:val="006748F2"/>
    <w:rsid w:val="006755FC"/>
    <w:rsid w:val="00675ABF"/>
    <w:rsid w:val="0067617E"/>
    <w:rsid w:val="00676CFB"/>
    <w:rsid w:val="00677244"/>
    <w:rsid w:val="00681C18"/>
    <w:rsid w:val="006821F8"/>
    <w:rsid w:val="00686B08"/>
    <w:rsid w:val="00690E17"/>
    <w:rsid w:val="00693634"/>
    <w:rsid w:val="006945AA"/>
    <w:rsid w:val="0069514A"/>
    <w:rsid w:val="00696714"/>
    <w:rsid w:val="006972DC"/>
    <w:rsid w:val="00697E14"/>
    <w:rsid w:val="006A20A5"/>
    <w:rsid w:val="006A480F"/>
    <w:rsid w:val="006A6D9E"/>
    <w:rsid w:val="006B0A5E"/>
    <w:rsid w:val="006B198D"/>
    <w:rsid w:val="006B2C72"/>
    <w:rsid w:val="006B3A27"/>
    <w:rsid w:val="006B736C"/>
    <w:rsid w:val="006C2449"/>
    <w:rsid w:val="006C2517"/>
    <w:rsid w:val="006C2A42"/>
    <w:rsid w:val="006C5733"/>
    <w:rsid w:val="006C7317"/>
    <w:rsid w:val="006D0C71"/>
    <w:rsid w:val="006D0EF1"/>
    <w:rsid w:val="006D1850"/>
    <w:rsid w:val="006D19CA"/>
    <w:rsid w:val="006D6A11"/>
    <w:rsid w:val="006D6AA3"/>
    <w:rsid w:val="006E08D0"/>
    <w:rsid w:val="006E17D9"/>
    <w:rsid w:val="006E5B4C"/>
    <w:rsid w:val="006F1962"/>
    <w:rsid w:val="006F266E"/>
    <w:rsid w:val="006F3A6F"/>
    <w:rsid w:val="006F5BD1"/>
    <w:rsid w:val="00705C61"/>
    <w:rsid w:val="00705F74"/>
    <w:rsid w:val="00711C5B"/>
    <w:rsid w:val="00711CBB"/>
    <w:rsid w:val="007143A2"/>
    <w:rsid w:val="00715676"/>
    <w:rsid w:val="00716FB6"/>
    <w:rsid w:val="00717BAA"/>
    <w:rsid w:val="00720AFA"/>
    <w:rsid w:val="0072107F"/>
    <w:rsid w:val="00721216"/>
    <w:rsid w:val="00721DE6"/>
    <w:rsid w:val="0072249D"/>
    <w:rsid w:val="00723D09"/>
    <w:rsid w:val="00723DCF"/>
    <w:rsid w:val="00731655"/>
    <w:rsid w:val="00732F13"/>
    <w:rsid w:val="0073356B"/>
    <w:rsid w:val="0073420B"/>
    <w:rsid w:val="00735324"/>
    <w:rsid w:val="007375F2"/>
    <w:rsid w:val="00737FEB"/>
    <w:rsid w:val="007400C5"/>
    <w:rsid w:val="0074049E"/>
    <w:rsid w:val="007440F0"/>
    <w:rsid w:val="00744B62"/>
    <w:rsid w:val="00746AD9"/>
    <w:rsid w:val="007471AB"/>
    <w:rsid w:val="00750ACD"/>
    <w:rsid w:val="00751B42"/>
    <w:rsid w:val="00755A17"/>
    <w:rsid w:val="00756F17"/>
    <w:rsid w:val="00757193"/>
    <w:rsid w:val="00757540"/>
    <w:rsid w:val="0075791A"/>
    <w:rsid w:val="00757BB4"/>
    <w:rsid w:val="00761684"/>
    <w:rsid w:val="007644D4"/>
    <w:rsid w:val="00765DED"/>
    <w:rsid w:val="00766E56"/>
    <w:rsid w:val="00767C03"/>
    <w:rsid w:val="00770F65"/>
    <w:rsid w:val="007722F2"/>
    <w:rsid w:val="0077233B"/>
    <w:rsid w:val="007729C3"/>
    <w:rsid w:val="007735DB"/>
    <w:rsid w:val="00775C1D"/>
    <w:rsid w:val="00776483"/>
    <w:rsid w:val="00776C67"/>
    <w:rsid w:val="007810EB"/>
    <w:rsid w:val="007819E4"/>
    <w:rsid w:val="007823E7"/>
    <w:rsid w:val="00784A83"/>
    <w:rsid w:val="00786507"/>
    <w:rsid w:val="00794048"/>
    <w:rsid w:val="007A12C5"/>
    <w:rsid w:val="007A1FF5"/>
    <w:rsid w:val="007A2F37"/>
    <w:rsid w:val="007A5524"/>
    <w:rsid w:val="007A6820"/>
    <w:rsid w:val="007A7817"/>
    <w:rsid w:val="007B31A8"/>
    <w:rsid w:val="007B5461"/>
    <w:rsid w:val="007B79BE"/>
    <w:rsid w:val="007C102D"/>
    <w:rsid w:val="007C2ADF"/>
    <w:rsid w:val="007C2F16"/>
    <w:rsid w:val="007C30CB"/>
    <w:rsid w:val="007C32FD"/>
    <w:rsid w:val="007C4F35"/>
    <w:rsid w:val="007C521F"/>
    <w:rsid w:val="007C5BB9"/>
    <w:rsid w:val="007D345D"/>
    <w:rsid w:val="007D40CB"/>
    <w:rsid w:val="007D4BC7"/>
    <w:rsid w:val="007E02D4"/>
    <w:rsid w:val="007E1631"/>
    <w:rsid w:val="007E4498"/>
    <w:rsid w:val="007E6D47"/>
    <w:rsid w:val="007E7360"/>
    <w:rsid w:val="007F1F64"/>
    <w:rsid w:val="007F23AF"/>
    <w:rsid w:val="007F2F7E"/>
    <w:rsid w:val="007F47D2"/>
    <w:rsid w:val="007F4B67"/>
    <w:rsid w:val="007F6BC4"/>
    <w:rsid w:val="007F77F5"/>
    <w:rsid w:val="00800CF9"/>
    <w:rsid w:val="0080166C"/>
    <w:rsid w:val="00803015"/>
    <w:rsid w:val="008032BE"/>
    <w:rsid w:val="00803F7D"/>
    <w:rsid w:val="00804555"/>
    <w:rsid w:val="00805EA4"/>
    <w:rsid w:val="00805F7F"/>
    <w:rsid w:val="00810D42"/>
    <w:rsid w:val="0081235B"/>
    <w:rsid w:val="008144E0"/>
    <w:rsid w:val="00814C07"/>
    <w:rsid w:val="00815552"/>
    <w:rsid w:val="00817410"/>
    <w:rsid w:val="00820151"/>
    <w:rsid w:val="00820BEF"/>
    <w:rsid w:val="008217AA"/>
    <w:rsid w:val="00822891"/>
    <w:rsid w:val="00822F90"/>
    <w:rsid w:val="008233DD"/>
    <w:rsid w:val="00827879"/>
    <w:rsid w:val="00830895"/>
    <w:rsid w:val="0083172D"/>
    <w:rsid w:val="0083194D"/>
    <w:rsid w:val="0083259D"/>
    <w:rsid w:val="0083316B"/>
    <w:rsid w:val="00833659"/>
    <w:rsid w:val="008347FB"/>
    <w:rsid w:val="0083607F"/>
    <w:rsid w:val="00836691"/>
    <w:rsid w:val="00836FF8"/>
    <w:rsid w:val="008418E0"/>
    <w:rsid w:val="00841FB4"/>
    <w:rsid w:val="00842039"/>
    <w:rsid w:val="00846469"/>
    <w:rsid w:val="00847188"/>
    <w:rsid w:val="00850A73"/>
    <w:rsid w:val="00850E61"/>
    <w:rsid w:val="008515FB"/>
    <w:rsid w:val="00851B5C"/>
    <w:rsid w:val="00852655"/>
    <w:rsid w:val="008530CD"/>
    <w:rsid w:val="00855533"/>
    <w:rsid w:val="00855A6A"/>
    <w:rsid w:val="00855A9E"/>
    <w:rsid w:val="00860A9F"/>
    <w:rsid w:val="00860F15"/>
    <w:rsid w:val="00862195"/>
    <w:rsid w:val="00862395"/>
    <w:rsid w:val="00863B65"/>
    <w:rsid w:val="00865798"/>
    <w:rsid w:val="008666B6"/>
    <w:rsid w:val="0086706E"/>
    <w:rsid w:val="00867E1E"/>
    <w:rsid w:val="008778EF"/>
    <w:rsid w:val="00877B93"/>
    <w:rsid w:val="008814D8"/>
    <w:rsid w:val="008816B8"/>
    <w:rsid w:val="00881ECE"/>
    <w:rsid w:val="008830D0"/>
    <w:rsid w:val="008844FD"/>
    <w:rsid w:val="008850CD"/>
    <w:rsid w:val="00885C89"/>
    <w:rsid w:val="00886B53"/>
    <w:rsid w:val="008871E3"/>
    <w:rsid w:val="00891745"/>
    <w:rsid w:val="00891F0C"/>
    <w:rsid w:val="00892107"/>
    <w:rsid w:val="00894269"/>
    <w:rsid w:val="0089487E"/>
    <w:rsid w:val="00897C29"/>
    <w:rsid w:val="008A03EC"/>
    <w:rsid w:val="008A0764"/>
    <w:rsid w:val="008A0DE1"/>
    <w:rsid w:val="008A25C1"/>
    <w:rsid w:val="008A33FB"/>
    <w:rsid w:val="008A4A89"/>
    <w:rsid w:val="008A502A"/>
    <w:rsid w:val="008A5440"/>
    <w:rsid w:val="008A7264"/>
    <w:rsid w:val="008B1709"/>
    <w:rsid w:val="008B25CB"/>
    <w:rsid w:val="008B296A"/>
    <w:rsid w:val="008B2E5B"/>
    <w:rsid w:val="008B7B09"/>
    <w:rsid w:val="008C2024"/>
    <w:rsid w:val="008C23A2"/>
    <w:rsid w:val="008C2F7D"/>
    <w:rsid w:val="008C3AE3"/>
    <w:rsid w:val="008C4065"/>
    <w:rsid w:val="008C46DD"/>
    <w:rsid w:val="008C537F"/>
    <w:rsid w:val="008C7A07"/>
    <w:rsid w:val="008D0CF0"/>
    <w:rsid w:val="008D5A73"/>
    <w:rsid w:val="008D62FD"/>
    <w:rsid w:val="008D661E"/>
    <w:rsid w:val="008D70FF"/>
    <w:rsid w:val="008D7A1F"/>
    <w:rsid w:val="008D7C2A"/>
    <w:rsid w:val="008E133E"/>
    <w:rsid w:val="008E1D42"/>
    <w:rsid w:val="008E210B"/>
    <w:rsid w:val="008E296A"/>
    <w:rsid w:val="008E414B"/>
    <w:rsid w:val="008E63CC"/>
    <w:rsid w:val="008E766A"/>
    <w:rsid w:val="008F09DF"/>
    <w:rsid w:val="008F19CC"/>
    <w:rsid w:val="008F31F6"/>
    <w:rsid w:val="008F3428"/>
    <w:rsid w:val="008F3C2C"/>
    <w:rsid w:val="008F5267"/>
    <w:rsid w:val="00900EE3"/>
    <w:rsid w:val="00901257"/>
    <w:rsid w:val="00901CF7"/>
    <w:rsid w:val="00902564"/>
    <w:rsid w:val="00904405"/>
    <w:rsid w:val="00904775"/>
    <w:rsid w:val="00906351"/>
    <w:rsid w:val="00910C55"/>
    <w:rsid w:val="009119BD"/>
    <w:rsid w:val="00912ACE"/>
    <w:rsid w:val="00914C1E"/>
    <w:rsid w:val="0092056B"/>
    <w:rsid w:val="00920A78"/>
    <w:rsid w:val="00920CC1"/>
    <w:rsid w:val="00921022"/>
    <w:rsid w:val="00923775"/>
    <w:rsid w:val="009277BF"/>
    <w:rsid w:val="00927A3A"/>
    <w:rsid w:val="0093337B"/>
    <w:rsid w:val="00933DC4"/>
    <w:rsid w:val="00934CF8"/>
    <w:rsid w:val="00935393"/>
    <w:rsid w:val="00940A95"/>
    <w:rsid w:val="0094124B"/>
    <w:rsid w:val="00941BF7"/>
    <w:rsid w:val="0094296A"/>
    <w:rsid w:val="00945AE7"/>
    <w:rsid w:val="009462A3"/>
    <w:rsid w:val="0094679B"/>
    <w:rsid w:val="00947B54"/>
    <w:rsid w:val="009501BB"/>
    <w:rsid w:val="00951F29"/>
    <w:rsid w:val="00952DAE"/>
    <w:rsid w:val="00955755"/>
    <w:rsid w:val="009562C8"/>
    <w:rsid w:val="00956FA9"/>
    <w:rsid w:val="009620F9"/>
    <w:rsid w:val="00963201"/>
    <w:rsid w:val="00963356"/>
    <w:rsid w:val="0096339B"/>
    <w:rsid w:val="00964936"/>
    <w:rsid w:val="00965076"/>
    <w:rsid w:val="00965B61"/>
    <w:rsid w:val="00967023"/>
    <w:rsid w:val="00970308"/>
    <w:rsid w:val="0097471F"/>
    <w:rsid w:val="009751FA"/>
    <w:rsid w:val="00976A08"/>
    <w:rsid w:val="00977C32"/>
    <w:rsid w:val="00977D63"/>
    <w:rsid w:val="00980399"/>
    <w:rsid w:val="009803F1"/>
    <w:rsid w:val="00980D4B"/>
    <w:rsid w:val="00981134"/>
    <w:rsid w:val="00981A11"/>
    <w:rsid w:val="00984460"/>
    <w:rsid w:val="00986B5F"/>
    <w:rsid w:val="009905D5"/>
    <w:rsid w:val="00990D8F"/>
    <w:rsid w:val="00991448"/>
    <w:rsid w:val="00991F71"/>
    <w:rsid w:val="0099298B"/>
    <w:rsid w:val="00993F6C"/>
    <w:rsid w:val="00994BD0"/>
    <w:rsid w:val="0099504B"/>
    <w:rsid w:val="00996009"/>
    <w:rsid w:val="0099605E"/>
    <w:rsid w:val="009971DF"/>
    <w:rsid w:val="009A4F97"/>
    <w:rsid w:val="009B08A3"/>
    <w:rsid w:val="009B193B"/>
    <w:rsid w:val="009B252C"/>
    <w:rsid w:val="009B2ECE"/>
    <w:rsid w:val="009B34BE"/>
    <w:rsid w:val="009B435A"/>
    <w:rsid w:val="009B65A6"/>
    <w:rsid w:val="009B6D73"/>
    <w:rsid w:val="009C039F"/>
    <w:rsid w:val="009C27CF"/>
    <w:rsid w:val="009C3B00"/>
    <w:rsid w:val="009C494C"/>
    <w:rsid w:val="009C742A"/>
    <w:rsid w:val="009D0CFE"/>
    <w:rsid w:val="009D584A"/>
    <w:rsid w:val="009D7101"/>
    <w:rsid w:val="009E3AF7"/>
    <w:rsid w:val="009E4D82"/>
    <w:rsid w:val="009E534A"/>
    <w:rsid w:val="009E57A1"/>
    <w:rsid w:val="009E58AB"/>
    <w:rsid w:val="009F00C1"/>
    <w:rsid w:val="009F0432"/>
    <w:rsid w:val="009F0557"/>
    <w:rsid w:val="009F1782"/>
    <w:rsid w:val="009F3E3C"/>
    <w:rsid w:val="009F4C50"/>
    <w:rsid w:val="009F4DF6"/>
    <w:rsid w:val="009F5512"/>
    <w:rsid w:val="009F5B02"/>
    <w:rsid w:val="009F6337"/>
    <w:rsid w:val="00A018EB"/>
    <w:rsid w:val="00A01DDE"/>
    <w:rsid w:val="00A034D8"/>
    <w:rsid w:val="00A03627"/>
    <w:rsid w:val="00A05528"/>
    <w:rsid w:val="00A05BB0"/>
    <w:rsid w:val="00A070C2"/>
    <w:rsid w:val="00A0731E"/>
    <w:rsid w:val="00A07ADF"/>
    <w:rsid w:val="00A10BC0"/>
    <w:rsid w:val="00A1209C"/>
    <w:rsid w:val="00A13931"/>
    <w:rsid w:val="00A17C7D"/>
    <w:rsid w:val="00A20449"/>
    <w:rsid w:val="00A20463"/>
    <w:rsid w:val="00A231DE"/>
    <w:rsid w:val="00A236B2"/>
    <w:rsid w:val="00A23E82"/>
    <w:rsid w:val="00A24CB4"/>
    <w:rsid w:val="00A26A5D"/>
    <w:rsid w:val="00A27DA2"/>
    <w:rsid w:val="00A30120"/>
    <w:rsid w:val="00A3062F"/>
    <w:rsid w:val="00A3087D"/>
    <w:rsid w:val="00A32A50"/>
    <w:rsid w:val="00A32BE6"/>
    <w:rsid w:val="00A34E74"/>
    <w:rsid w:val="00A35955"/>
    <w:rsid w:val="00A377F6"/>
    <w:rsid w:val="00A445C8"/>
    <w:rsid w:val="00A447C0"/>
    <w:rsid w:val="00A44AA8"/>
    <w:rsid w:val="00A45328"/>
    <w:rsid w:val="00A467D9"/>
    <w:rsid w:val="00A50504"/>
    <w:rsid w:val="00A512F0"/>
    <w:rsid w:val="00A515C8"/>
    <w:rsid w:val="00A51B38"/>
    <w:rsid w:val="00A610F3"/>
    <w:rsid w:val="00A63E3F"/>
    <w:rsid w:val="00A650C6"/>
    <w:rsid w:val="00A65A49"/>
    <w:rsid w:val="00A66157"/>
    <w:rsid w:val="00A66E0D"/>
    <w:rsid w:val="00A702FA"/>
    <w:rsid w:val="00A70A73"/>
    <w:rsid w:val="00A71336"/>
    <w:rsid w:val="00A71AC4"/>
    <w:rsid w:val="00A7481F"/>
    <w:rsid w:val="00A750BD"/>
    <w:rsid w:val="00A779DB"/>
    <w:rsid w:val="00A808CA"/>
    <w:rsid w:val="00A83D50"/>
    <w:rsid w:val="00A8421C"/>
    <w:rsid w:val="00A84260"/>
    <w:rsid w:val="00A84419"/>
    <w:rsid w:val="00A85A8B"/>
    <w:rsid w:val="00A8634B"/>
    <w:rsid w:val="00A869C7"/>
    <w:rsid w:val="00A9673F"/>
    <w:rsid w:val="00AA2882"/>
    <w:rsid w:val="00AA4FB5"/>
    <w:rsid w:val="00AA7449"/>
    <w:rsid w:val="00AB0292"/>
    <w:rsid w:val="00AB25B1"/>
    <w:rsid w:val="00AB3E13"/>
    <w:rsid w:val="00AC0424"/>
    <w:rsid w:val="00AC099B"/>
    <w:rsid w:val="00AC0C49"/>
    <w:rsid w:val="00AC1A52"/>
    <w:rsid w:val="00AC274C"/>
    <w:rsid w:val="00AC27F8"/>
    <w:rsid w:val="00AC2BC7"/>
    <w:rsid w:val="00AC2EC9"/>
    <w:rsid w:val="00AC4F9F"/>
    <w:rsid w:val="00AC73D4"/>
    <w:rsid w:val="00AD16C2"/>
    <w:rsid w:val="00AD20F9"/>
    <w:rsid w:val="00AD4303"/>
    <w:rsid w:val="00AD715E"/>
    <w:rsid w:val="00AD724A"/>
    <w:rsid w:val="00AD79BD"/>
    <w:rsid w:val="00AE3D00"/>
    <w:rsid w:val="00AE411A"/>
    <w:rsid w:val="00AE43FA"/>
    <w:rsid w:val="00AE4403"/>
    <w:rsid w:val="00AE4D31"/>
    <w:rsid w:val="00AE5519"/>
    <w:rsid w:val="00AE5D47"/>
    <w:rsid w:val="00AE630F"/>
    <w:rsid w:val="00AF0B21"/>
    <w:rsid w:val="00AF290B"/>
    <w:rsid w:val="00AF2FCF"/>
    <w:rsid w:val="00AF399A"/>
    <w:rsid w:val="00AF3E77"/>
    <w:rsid w:val="00AF6787"/>
    <w:rsid w:val="00AF6BB5"/>
    <w:rsid w:val="00AF786F"/>
    <w:rsid w:val="00B00307"/>
    <w:rsid w:val="00B02364"/>
    <w:rsid w:val="00B027EC"/>
    <w:rsid w:val="00B03621"/>
    <w:rsid w:val="00B0429A"/>
    <w:rsid w:val="00B05224"/>
    <w:rsid w:val="00B05CA5"/>
    <w:rsid w:val="00B079DD"/>
    <w:rsid w:val="00B1022B"/>
    <w:rsid w:val="00B141E2"/>
    <w:rsid w:val="00B1456B"/>
    <w:rsid w:val="00B1695D"/>
    <w:rsid w:val="00B16CE0"/>
    <w:rsid w:val="00B20536"/>
    <w:rsid w:val="00B20750"/>
    <w:rsid w:val="00B219F5"/>
    <w:rsid w:val="00B246BF"/>
    <w:rsid w:val="00B2478F"/>
    <w:rsid w:val="00B25253"/>
    <w:rsid w:val="00B256F5"/>
    <w:rsid w:val="00B25AC0"/>
    <w:rsid w:val="00B26A48"/>
    <w:rsid w:val="00B3101B"/>
    <w:rsid w:val="00B32CBB"/>
    <w:rsid w:val="00B33022"/>
    <w:rsid w:val="00B35713"/>
    <w:rsid w:val="00B372E9"/>
    <w:rsid w:val="00B40CCF"/>
    <w:rsid w:val="00B43516"/>
    <w:rsid w:val="00B44C0A"/>
    <w:rsid w:val="00B4560F"/>
    <w:rsid w:val="00B46E79"/>
    <w:rsid w:val="00B46F47"/>
    <w:rsid w:val="00B472D6"/>
    <w:rsid w:val="00B47587"/>
    <w:rsid w:val="00B47A1F"/>
    <w:rsid w:val="00B501E3"/>
    <w:rsid w:val="00B51C47"/>
    <w:rsid w:val="00B576DC"/>
    <w:rsid w:val="00B6470E"/>
    <w:rsid w:val="00B64A87"/>
    <w:rsid w:val="00B64EC7"/>
    <w:rsid w:val="00B64FED"/>
    <w:rsid w:val="00B67496"/>
    <w:rsid w:val="00B67B98"/>
    <w:rsid w:val="00B73212"/>
    <w:rsid w:val="00B73D73"/>
    <w:rsid w:val="00B76F5E"/>
    <w:rsid w:val="00B80C6F"/>
    <w:rsid w:val="00B814D0"/>
    <w:rsid w:val="00B81BEB"/>
    <w:rsid w:val="00B842F5"/>
    <w:rsid w:val="00B86AC3"/>
    <w:rsid w:val="00B86EAF"/>
    <w:rsid w:val="00B905F5"/>
    <w:rsid w:val="00B92E12"/>
    <w:rsid w:val="00B93687"/>
    <w:rsid w:val="00B9404F"/>
    <w:rsid w:val="00B9434B"/>
    <w:rsid w:val="00B94967"/>
    <w:rsid w:val="00B95BBA"/>
    <w:rsid w:val="00B97837"/>
    <w:rsid w:val="00B97B10"/>
    <w:rsid w:val="00B97C93"/>
    <w:rsid w:val="00B97F13"/>
    <w:rsid w:val="00BA03D8"/>
    <w:rsid w:val="00BA1C1E"/>
    <w:rsid w:val="00BA2DE9"/>
    <w:rsid w:val="00BA55FA"/>
    <w:rsid w:val="00BA56D4"/>
    <w:rsid w:val="00BA5C50"/>
    <w:rsid w:val="00BA5E52"/>
    <w:rsid w:val="00BA5E73"/>
    <w:rsid w:val="00BA7787"/>
    <w:rsid w:val="00BB0C32"/>
    <w:rsid w:val="00BB0F42"/>
    <w:rsid w:val="00BB1E61"/>
    <w:rsid w:val="00BB25DC"/>
    <w:rsid w:val="00BB3969"/>
    <w:rsid w:val="00BB497F"/>
    <w:rsid w:val="00BB49F4"/>
    <w:rsid w:val="00BB7824"/>
    <w:rsid w:val="00BB7844"/>
    <w:rsid w:val="00BB7ACF"/>
    <w:rsid w:val="00BB7F6F"/>
    <w:rsid w:val="00BC125A"/>
    <w:rsid w:val="00BC2141"/>
    <w:rsid w:val="00BC2D0C"/>
    <w:rsid w:val="00BC3EB9"/>
    <w:rsid w:val="00BC4BE3"/>
    <w:rsid w:val="00BC6C54"/>
    <w:rsid w:val="00BC6E47"/>
    <w:rsid w:val="00BD0ECE"/>
    <w:rsid w:val="00BD1FDC"/>
    <w:rsid w:val="00BD4E82"/>
    <w:rsid w:val="00BD6D0F"/>
    <w:rsid w:val="00BE0983"/>
    <w:rsid w:val="00BE21CD"/>
    <w:rsid w:val="00BE3C59"/>
    <w:rsid w:val="00BE4D9F"/>
    <w:rsid w:val="00BE6D7F"/>
    <w:rsid w:val="00BF07BF"/>
    <w:rsid w:val="00BF15A5"/>
    <w:rsid w:val="00BF19B9"/>
    <w:rsid w:val="00BF296B"/>
    <w:rsid w:val="00BF3466"/>
    <w:rsid w:val="00BF4349"/>
    <w:rsid w:val="00BF5C3F"/>
    <w:rsid w:val="00BF68F2"/>
    <w:rsid w:val="00BF7984"/>
    <w:rsid w:val="00C0187F"/>
    <w:rsid w:val="00C01FEA"/>
    <w:rsid w:val="00C02840"/>
    <w:rsid w:val="00C04238"/>
    <w:rsid w:val="00C04563"/>
    <w:rsid w:val="00C0492E"/>
    <w:rsid w:val="00C05964"/>
    <w:rsid w:val="00C05C0D"/>
    <w:rsid w:val="00C06270"/>
    <w:rsid w:val="00C0793C"/>
    <w:rsid w:val="00C07D6D"/>
    <w:rsid w:val="00C110E0"/>
    <w:rsid w:val="00C149B8"/>
    <w:rsid w:val="00C16ECF"/>
    <w:rsid w:val="00C207ED"/>
    <w:rsid w:val="00C235DF"/>
    <w:rsid w:val="00C237EA"/>
    <w:rsid w:val="00C23B11"/>
    <w:rsid w:val="00C251B9"/>
    <w:rsid w:val="00C26771"/>
    <w:rsid w:val="00C2716A"/>
    <w:rsid w:val="00C275D1"/>
    <w:rsid w:val="00C33982"/>
    <w:rsid w:val="00C3453D"/>
    <w:rsid w:val="00C34829"/>
    <w:rsid w:val="00C34A20"/>
    <w:rsid w:val="00C37925"/>
    <w:rsid w:val="00C37A5F"/>
    <w:rsid w:val="00C37A99"/>
    <w:rsid w:val="00C4106D"/>
    <w:rsid w:val="00C425A3"/>
    <w:rsid w:val="00C44263"/>
    <w:rsid w:val="00C44625"/>
    <w:rsid w:val="00C47F29"/>
    <w:rsid w:val="00C513D3"/>
    <w:rsid w:val="00C52F64"/>
    <w:rsid w:val="00C54511"/>
    <w:rsid w:val="00C5451B"/>
    <w:rsid w:val="00C54D54"/>
    <w:rsid w:val="00C57D2E"/>
    <w:rsid w:val="00C6203F"/>
    <w:rsid w:val="00C62BDD"/>
    <w:rsid w:val="00C63F19"/>
    <w:rsid w:val="00C66598"/>
    <w:rsid w:val="00C679D6"/>
    <w:rsid w:val="00C73B48"/>
    <w:rsid w:val="00C73E55"/>
    <w:rsid w:val="00C7496F"/>
    <w:rsid w:val="00C74EBA"/>
    <w:rsid w:val="00C77C04"/>
    <w:rsid w:val="00C819BC"/>
    <w:rsid w:val="00C81B2B"/>
    <w:rsid w:val="00C81D3E"/>
    <w:rsid w:val="00C83637"/>
    <w:rsid w:val="00C8434D"/>
    <w:rsid w:val="00C85368"/>
    <w:rsid w:val="00C85CF3"/>
    <w:rsid w:val="00C86997"/>
    <w:rsid w:val="00C91317"/>
    <w:rsid w:val="00C91570"/>
    <w:rsid w:val="00C931A3"/>
    <w:rsid w:val="00C93ED3"/>
    <w:rsid w:val="00C94002"/>
    <w:rsid w:val="00C9540D"/>
    <w:rsid w:val="00C96D67"/>
    <w:rsid w:val="00CA0CB1"/>
    <w:rsid w:val="00CA0EC5"/>
    <w:rsid w:val="00CA1FC2"/>
    <w:rsid w:val="00CA36FD"/>
    <w:rsid w:val="00CA3F23"/>
    <w:rsid w:val="00CA5945"/>
    <w:rsid w:val="00CA7FC1"/>
    <w:rsid w:val="00CB0046"/>
    <w:rsid w:val="00CB043C"/>
    <w:rsid w:val="00CB24CB"/>
    <w:rsid w:val="00CB684B"/>
    <w:rsid w:val="00CC33ED"/>
    <w:rsid w:val="00CC35CF"/>
    <w:rsid w:val="00CC3727"/>
    <w:rsid w:val="00CC37BD"/>
    <w:rsid w:val="00CC5F08"/>
    <w:rsid w:val="00CD1720"/>
    <w:rsid w:val="00CD5514"/>
    <w:rsid w:val="00CE06BD"/>
    <w:rsid w:val="00CE10DD"/>
    <w:rsid w:val="00CE3490"/>
    <w:rsid w:val="00CE6142"/>
    <w:rsid w:val="00CE6550"/>
    <w:rsid w:val="00CE6A1F"/>
    <w:rsid w:val="00CE711B"/>
    <w:rsid w:val="00CE77D0"/>
    <w:rsid w:val="00CE79D6"/>
    <w:rsid w:val="00CF05E9"/>
    <w:rsid w:val="00CF116E"/>
    <w:rsid w:val="00CF2CDC"/>
    <w:rsid w:val="00CF4410"/>
    <w:rsid w:val="00CF443E"/>
    <w:rsid w:val="00CF5B73"/>
    <w:rsid w:val="00CF6C25"/>
    <w:rsid w:val="00D002D9"/>
    <w:rsid w:val="00D0091B"/>
    <w:rsid w:val="00D00C5C"/>
    <w:rsid w:val="00D0141F"/>
    <w:rsid w:val="00D01CCE"/>
    <w:rsid w:val="00D02C23"/>
    <w:rsid w:val="00D0303D"/>
    <w:rsid w:val="00D04BD2"/>
    <w:rsid w:val="00D05E01"/>
    <w:rsid w:val="00D0721E"/>
    <w:rsid w:val="00D1221D"/>
    <w:rsid w:val="00D12690"/>
    <w:rsid w:val="00D1274B"/>
    <w:rsid w:val="00D127EE"/>
    <w:rsid w:val="00D1310C"/>
    <w:rsid w:val="00D144A4"/>
    <w:rsid w:val="00D15579"/>
    <w:rsid w:val="00D17CCF"/>
    <w:rsid w:val="00D23670"/>
    <w:rsid w:val="00D303DC"/>
    <w:rsid w:val="00D31852"/>
    <w:rsid w:val="00D32A32"/>
    <w:rsid w:val="00D3399B"/>
    <w:rsid w:val="00D41E95"/>
    <w:rsid w:val="00D42685"/>
    <w:rsid w:val="00D4573E"/>
    <w:rsid w:val="00D45C78"/>
    <w:rsid w:val="00D45CC0"/>
    <w:rsid w:val="00D469B2"/>
    <w:rsid w:val="00D53069"/>
    <w:rsid w:val="00D564C2"/>
    <w:rsid w:val="00D62DEC"/>
    <w:rsid w:val="00D638E9"/>
    <w:rsid w:val="00D64259"/>
    <w:rsid w:val="00D64A23"/>
    <w:rsid w:val="00D6531F"/>
    <w:rsid w:val="00D66B0C"/>
    <w:rsid w:val="00D71107"/>
    <w:rsid w:val="00D71965"/>
    <w:rsid w:val="00D76117"/>
    <w:rsid w:val="00D76489"/>
    <w:rsid w:val="00D77A15"/>
    <w:rsid w:val="00D80FAD"/>
    <w:rsid w:val="00D81AFE"/>
    <w:rsid w:val="00D81DA5"/>
    <w:rsid w:val="00D820EF"/>
    <w:rsid w:val="00D84DCC"/>
    <w:rsid w:val="00D85E5E"/>
    <w:rsid w:val="00D91D22"/>
    <w:rsid w:val="00D92DED"/>
    <w:rsid w:val="00D93236"/>
    <w:rsid w:val="00D961EA"/>
    <w:rsid w:val="00D96D22"/>
    <w:rsid w:val="00D97255"/>
    <w:rsid w:val="00D97643"/>
    <w:rsid w:val="00DA2033"/>
    <w:rsid w:val="00DA277D"/>
    <w:rsid w:val="00DA4680"/>
    <w:rsid w:val="00DA5EC0"/>
    <w:rsid w:val="00DA6C3D"/>
    <w:rsid w:val="00DB321F"/>
    <w:rsid w:val="00DB3AC8"/>
    <w:rsid w:val="00DB4050"/>
    <w:rsid w:val="00DB6FE5"/>
    <w:rsid w:val="00DC0DE1"/>
    <w:rsid w:val="00DC1696"/>
    <w:rsid w:val="00DC2630"/>
    <w:rsid w:val="00DC4EAB"/>
    <w:rsid w:val="00DC4FD0"/>
    <w:rsid w:val="00DC76A1"/>
    <w:rsid w:val="00DD0E80"/>
    <w:rsid w:val="00DD1659"/>
    <w:rsid w:val="00DD1823"/>
    <w:rsid w:val="00DD1DE4"/>
    <w:rsid w:val="00DD5759"/>
    <w:rsid w:val="00DD5F37"/>
    <w:rsid w:val="00DD7AB3"/>
    <w:rsid w:val="00DD7D88"/>
    <w:rsid w:val="00DD7E9D"/>
    <w:rsid w:val="00DE02E2"/>
    <w:rsid w:val="00DE1C75"/>
    <w:rsid w:val="00DE40DE"/>
    <w:rsid w:val="00DE5186"/>
    <w:rsid w:val="00DE5381"/>
    <w:rsid w:val="00DE5698"/>
    <w:rsid w:val="00DE5DF3"/>
    <w:rsid w:val="00DE5E57"/>
    <w:rsid w:val="00DE62E3"/>
    <w:rsid w:val="00DE77DA"/>
    <w:rsid w:val="00DF04CE"/>
    <w:rsid w:val="00DF0E0F"/>
    <w:rsid w:val="00DF0FAE"/>
    <w:rsid w:val="00DF61A9"/>
    <w:rsid w:val="00DF6298"/>
    <w:rsid w:val="00E01B0F"/>
    <w:rsid w:val="00E01B44"/>
    <w:rsid w:val="00E05EF5"/>
    <w:rsid w:val="00E125C1"/>
    <w:rsid w:val="00E1295B"/>
    <w:rsid w:val="00E1333E"/>
    <w:rsid w:val="00E140E0"/>
    <w:rsid w:val="00E14A61"/>
    <w:rsid w:val="00E15370"/>
    <w:rsid w:val="00E15E24"/>
    <w:rsid w:val="00E16EFD"/>
    <w:rsid w:val="00E16F0A"/>
    <w:rsid w:val="00E16FFA"/>
    <w:rsid w:val="00E174E7"/>
    <w:rsid w:val="00E20FA3"/>
    <w:rsid w:val="00E214FF"/>
    <w:rsid w:val="00E2254E"/>
    <w:rsid w:val="00E229AA"/>
    <w:rsid w:val="00E22C72"/>
    <w:rsid w:val="00E241BB"/>
    <w:rsid w:val="00E2430D"/>
    <w:rsid w:val="00E2454D"/>
    <w:rsid w:val="00E246E9"/>
    <w:rsid w:val="00E24BEE"/>
    <w:rsid w:val="00E302F4"/>
    <w:rsid w:val="00E30974"/>
    <w:rsid w:val="00E35D60"/>
    <w:rsid w:val="00E35E4B"/>
    <w:rsid w:val="00E36E0E"/>
    <w:rsid w:val="00E37E71"/>
    <w:rsid w:val="00E4211E"/>
    <w:rsid w:val="00E44768"/>
    <w:rsid w:val="00E45573"/>
    <w:rsid w:val="00E474CC"/>
    <w:rsid w:val="00E47B5F"/>
    <w:rsid w:val="00E504E4"/>
    <w:rsid w:val="00E50955"/>
    <w:rsid w:val="00E51DE0"/>
    <w:rsid w:val="00E52681"/>
    <w:rsid w:val="00E5290A"/>
    <w:rsid w:val="00E52B37"/>
    <w:rsid w:val="00E53C9F"/>
    <w:rsid w:val="00E53F66"/>
    <w:rsid w:val="00E554CE"/>
    <w:rsid w:val="00E6059B"/>
    <w:rsid w:val="00E61E6B"/>
    <w:rsid w:val="00E63894"/>
    <w:rsid w:val="00E64409"/>
    <w:rsid w:val="00E64B68"/>
    <w:rsid w:val="00E668F8"/>
    <w:rsid w:val="00E66C24"/>
    <w:rsid w:val="00E72175"/>
    <w:rsid w:val="00E721F4"/>
    <w:rsid w:val="00E74BAF"/>
    <w:rsid w:val="00E751CD"/>
    <w:rsid w:val="00E756A2"/>
    <w:rsid w:val="00E760F1"/>
    <w:rsid w:val="00E8037B"/>
    <w:rsid w:val="00E81A22"/>
    <w:rsid w:val="00E82030"/>
    <w:rsid w:val="00E82132"/>
    <w:rsid w:val="00E82523"/>
    <w:rsid w:val="00E85040"/>
    <w:rsid w:val="00E85BDF"/>
    <w:rsid w:val="00E86003"/>
    <w:rsid w:val="00E878FD"/>
    <w:rsid w:val="00E919FD"/>
    <w:rsid w:val="00E94E3C"/>
    <w:rsid w:val="00E95146"/>
    <w:rsid w:val="00EA05C2"/>
    <w:rsid w:val="00EA189A"/>
    <w:rsid w:val="00EA1E87"/>
    <w:rsid w:val="00EA1F3A"/>
    <w:rsid w:val="00EA4CFD"/>
    <w:rsid w:val="00EA769B"/>
    <w:rsid w:val="00EB54DB"/>
    <w:rsid w:val="00EB7C47"/>
    <w:rsid w:val="00EC03A2"/>
    <w:rsid w:val="00EC21AD"/>
    <w:rsid w:val="00EC2C05"/>
    <w:rsid w:val="00EC57F0"/>
    <w:rsid w:val="00EC5988"/>
    <w:rsid w:val="00EC5E3D"/>
    <w:rsid w:val="00EC68B0"/>
    <w:rsid w:val="00ED1388"/>
    <w:rsid w:val="00ED7E58"/>
    <w:rsid w:val="00EE0370"/>
    <w:rsid w:val="00EE230C"/>
    <w:rsid w:val="00EE2322"/>
    <w:rsid w:val="00EE344B"/>
    <w:rsid w:val="00EE38FE"/>
    <w:rsid w:val="00EE3ED9"/>
    <w:rsid w:val="00EE6943"/>
    <w:rsid w:val="00EE787F"/>
    <w:rsid w:val="00EE7B89"/>
    <w:rsid w:val="00EF1526"/>
    <w:rsid w:val="00EF29F3"/>
    <w:rsid w:val="00EF314A"/>
    <w:rsid w:val="00EF341A"/>
    <w:rsid w:val="00EF3AAA"/>
    <w:rsid w:val="00EF4613"/>
    <w:rsid w:val="00EF4856"/>
    <w:rsid w:val="00EF49A6"/>
    <w:rsid w:val="00F008D6"/>
    <w:rsid w:val="00F0106B"/>
    <w:rsid w:val="00F01195"/>
    <w:rsid w:val="00F02999"/>
    <w:rsid w:val="00F02E33"/>
    <w:rsid w:val="00F04B30"/>
    <w:rsid w:val="00F055A2"/>
    <w:rsid w:val="00F06014"/>
    <w:rsid w:val="00F066B5"/>
    <w:rsid w:val="00F06A09"/>
    <w:rsid w:val="00F06FE8"/>
    <w:rsid w:val="00F1101C"/>
    <w:rsid w:val="00F11039"/>
    <w:rsid w:val="00F11BC0"/>
    <w:rsid w:val="00F135C2"/>
    <w:rsid w:val="00F15C60"/>
    <w:rsid w:val="00F17B82"/>
    <w:rsid w:val="00F22C72"/>
    <w:rsid w:val="00F24B99"/>
    <w:rsid w:val="00F252A6"/>
    <w:rsid w:val="00F25F03"/>
    <w:rsid w:val="00F376BE"/>
    <w:rsid w:val="00F4001C"/>
    <w:rsid w:val="00F40B45"/>
    <w:rsid w:val="00F40F33"/>
    <w:rsid w:val="00F411AC"/>
    <w:rsid w:val="00F4260A"/>
    <w:rsid w:val="00F50127"/>
    <w:rsid w:val="00F50C13"/>
    <w:rsid w:val="00F50F81"/>
    <w:rsid w:val="00F52290"/>
    <w:rsid w:val="00F522D4"/>
    <w:rsid w:val="00F5330F"/>
    <w:rsid w:val="00F54710"/>
    <w:rsid w:val="00F549E8"/>
    <w:rsid w:val="00F5622A"/>
    <w:rsid w:val="00F562ED"/>
    <w:rsid w:val="00F5697A"/>
    <w:rsid w:val="00F57B23"/>
    <w:rsid w:val="00F57E6B"/>
    <w:rsid w:val="00F6232D"/>
    <w:rsid w:val="00F6292F"/>
    <w:rsid w:val="00F62A5C"/>
    <w:rsid w:val="00F62EFF"/>
    <w:rsid w:val="00F668A5"/>
    <w:rsid w:val="00F676E7"/>
    <w:rsid w:val="00F67BA9"/>
    <w:rsid w:val="00F710EE"/>
    <w:rsid w:val="00F71F95"/>
    <w:rsid w:val="00F74014"/>
    <w:rsid w:val="00F75D91"/>
    <w:rsid w:val="00F77E0E"/>
    <w:rsid w:val="00F77E31"/>
    <w:rsid w:val="00F8010A"/>
    <w:rsid w:val="00F80EDB"/>
    <w:rsid w:val="00F80F84"/>
    <w:rsid w:val="00F81BCD"/>
    <w:rsid w:val="00F82491"/>
    <w:rsid w:val="00F836A9"/>
    <w:rsid w:val="00F83A84"/>
    <w:rsid w:val="00F83E8E"/>
    <w:rsid w:val="00F83F7F"/>
    <w:rsid w:val="00F84862"/>
    <w:rsid w:val="00F85A9F"/>
    <w:rsid w:val="00F869F0"/>
    <w:rsid w:val="00F86F60"/>
    <w:rsid w:val="00F870B9"/>
    <w:rsid w:val="00F90595"/>
    <w:rsid w:val="00F908D6"/>
    <w:rsid w:val="00F92B11"/>
    <w:rsid w:val="00F92D5C"/>
    <w:rsid w:val="00F95616"/>
    <w:rsid w:val="00F959D5"/>
    <w:rsid w:val="00F963B1"/>
    <w:rsid w:val="00FA1531"/>
    <w:rsid w:val="00FA20FC"/>
    <w:rsid w:val="00FA2559"/>
    <w:rsid w:val="00FA2C7E"/>
    <w:rsid w:val="00FA3AB7"/>
    <w:rsid w:val="00FA6029"/>
    <w:rsid w:val="00FA6550"/>
    <w:rsid w:val="00FB029F"/>
    <w:rsid w:val="00FB05BC"/>
    <w:rsid w:val="00FB1DC9"/>
    <w:rsid w:val="00FB2D8B"/>
    <w:rsid w:val="00FB2FEE"/>
    <w:rsid w:val="00FB46B8"/>
    <w:rsid w:val="00FB6B2C"/>
    <w:rsid w:val="00FC06C8"/>
    <w:rsid w:val="00FC27A1"/>
    <w:rsid w:val="00FC2832"/>
    <w:rsid w:val="00FC406F"/>
    <w:rsid w:val="00FC5D78"/>
    <w:rsid w:val="00FC627C"/>
    <w:rsid w:val="00FC6C0F"/>
    <w:rsid w:val="00FD24DE"/>
    <w:rsid w:val="00FD5922"/>
    <w:rsid w:val="00FD6A42"/>
    <w:rsid w:val="00FE16CD"/>
    <w:rsid w:val="00FE2275"/>
    <w:rsid w:val="00FE5406"/>
    <w:rsid w:val="00FE5B47"/>
    <w:rsid w:val="00FE7217"/>
    <w:rsid w:val="00FE760F"/>
    <w:rsid w:val="00FF031C"/>
    <w:rsid w:val="00FF264C"/>
    <w:rsid w:val="00FF2B59"/>
    <w:rsid w:val="00FF3A43"/>
    <w:rsid w:val="00FF5538"/>
    <w:rsid w:val="00FF5C78"/>
    <w:rsid w:val="00FF6BA3"/>
    <w:rsid w:val="00FF6B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AT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A6341E8"/>
  <w15:docId w15:val="{1909E108-DD57-4C6D-90AE-28D24AE8A3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2D3D2F"/>
    <w:pPr>
      <w:jc w:val="both"/>
    </w:pPr>
    <w:rPr>
      <w:rFonts w:ascii="Times New Roman" w:hAnsi="Times New Roman" w:cs="Times New Roman"/>
      <w:sz w:val="24"/>
      <w:szCs w:val="24"/>
      <w:lang w:val="en-US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201F05"/>
    <w:pPr>
      <w:numPr>
        <w:numId w:val="11"/>
      </w:numPr>
      <w:spacing w:after="0" w:line="480" w:lineRule="auto"/>
      <w:outlineLvl w:val="0"/>
    </w:pPr>
    <w:rPr>
      <w:b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D278D"/>
    <w:pPr>
      <w:keepNext/>
      <w:keepLines/>
      <w:numPr>
        <w:ilvl w:val="1"/>
        <w:numId w:val="11"/>
      </w:numPr>
      <w:spacing w:after="0" w:line="480" w:lineRule="auto"/>
      <w:contextualSpacing/>
      <w:outlineLvl w:val="1"/>
    </w:pPr>
    <w:rPr>
      <w:rFonts w:eastAsiaTheme="majorEastAsia"/>
      <w:i/>
      <w:sz w:val="22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2D278D"/>
    <w:pPr>
      <w:numPr>
        <w:ilvl w:val="2"/>
      </w:numPr>
      <w:outlineLvl w:val="2"/>
    </w:pPr>
    <w:rPr>
      <w:i w:val="0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E5DF3"/>
    <w:pPr>
      <w:keepNext/>
      <w:keepLines/>
      <w:numPr>
        <w:ilvl w:val="3"/>
        <w:numId w:val="11"/>
      </w:numPr>
      <w:contextualSpacing/>
      <w:outlineLvl w:val="3"/>
    </w:pPr>
    <w:rPr>
      <w:rFonts w:eastAsiaTheme="majorEastAsia"/>
      <w:b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01F05"/>
    <w:pPr>
      <w:keepNext/>
      <w:keepLines/>
      <w:numPr>
        <w:ilvl w:val="4"/>
        <w:numId w:val="11"/>
      </w:numPr>
      <w:spacing w:before="40" w:after="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01F05"/>
    <w:pPr>
      <w:keepNext/>
      <w:keepLines/>
      <w:numPr>
        <w:ilvl w:val="5"/>
        <w:numId w:val="11"/>
      </w:numPr>
      <w:spacing w:before="40" w:after="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01F05"/>
    <w:pPr>
      <w:keepNext/>
      <w:keepLines/>
      <w:numPr>
        <w:ilvl w:val="6"/>
        <w:numId w:val="1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01F05"/>
    <w:pPr>
      <w:keepNext/>
      <w:keepLines/>
      <w:numPr>
        <w:ilvl w:val="7"/>
        <w:numId w:val="1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01F05"/>
    <w:pPr>
      <w:keepNext/>
      <w:keepLines/>
      <w:numPr>
        <w:ilvl w:val="8"/>
        <w:numId w:val="1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372E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947B5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947B54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947B5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47B5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47B5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47B54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47B54"/>
    <w:rPr>
      <w:rFonts w:ascii="Tahoma" w:hAnsi="Tahoma" w:cs="Tahoma"/>
      <w:sz w:val="16"/>
      <w:szCs w:val="16"/>
    </w:rPr>
  </w:style>
  <w:style w:type="paragraph" w:customStyle="1" w:styleId="Default">
    <w:name w:val="Default"/>
    <w:rsid w:val="00BF19B9"/>
    <w:pPr>
      <w:autoSpaceDE w:val="0"/>
      <w:autoSpaceDN w:val="0"/>
      <w:adjustRightInd w:val="0"/>
      <w:spacing w:after="0" w:line="240" w:lineRule="auto"/>
    </w:pPr>
    <w:rPr>
      <w:rFonts w:ascii="Symbol" w:hAnsi="Symbol" w:cs="Symbol"/>
      <w:color w:val="000000"/>
      <w:sz w:val="24"/>
      <w:szCs w:val="24"/>
    </w:rPr>
  </w:style>
  <w:style w:type="paragraph" w:customStyle="1" w:styleId="FormatvorlageLiteraturlisteLinks0cmHngend075cmVor05Z">
    <w:name w:val="Formatvorlage Literaturliste + Links:  0 cm Hängend:  075 cm Vor:  05 Z..."/>
    <w:basedOn w:val="Normal"/>
    <w:link w:val="FormatvorlageLiteraturlisteLinks0cmHngend075cmVor05ZZchn"/>
    <w:rsid w:val="00980D4B"/>
    <w:pPr>
      <w:spacing w:after="0"/>
      <w:ind w:left="425" w:hanging="425"/>
    </w:pPr>
    <w:rPr>
      <w:rFonts w:eastAsia="Times New Roman"/>
      <w:szCs w:val="20"/>
      <w:lang w:eastAsia="de-DE"/>
    </w:rPr>
  </w:style>
  <w:style w:type="character" w:customStyle="1" w:styleId="FormatvorlageLiteraturlisteLinks0cmHngend075cmVor05ZZchn">
    <w:name w:val="Formatvorlage Literaturliste + Links:  0 cm Hängend:  075 cm Vor:  05 Z... Zchn"/>
    <w:link w:val="FormatvorlageLiteraturlisteLinks0cmHngend075cmVor05Z"/>
    <w:rsid w:val="00980D4B"/>
    <w:rPr>
      <w:rFonts w:ascii="Times New Roman" w:eastAsia="Times New Roman" w:hAnsi="Times New Roman" w:cs="Times New Roman"/>
      <w:sz w:val="24"/>
      <w:szCs w:val="20"/>
      <w:lang w:eastAsia="de-DE"/>
    </w:rPr>
  </w:style>
  <w:style w:type="character" w:customStyle="1" w:styleId="Heading1Char">
    <w:name w:val="Heading 1 Char"/>
    <w:basedOn w:val="DefaultParagraphFont"/>
    <w:link w:val="Heading1"/>
    <w:uiPriority w:val="9"/>
    <w:rsid w:val="00201F05"/>
    <w:rPr>
      <w:rFonts w:ascii="Times New Roman" w:hAnsi="Times New Roman" w:cs="Times New Roman"/>
      <w:b/>
      <w:lang w:val="en-US"/>
    </w:rPr>
  </w:style>
  <w:style w:type="paragraph" w:styleId="Bibliography">
    <w:name w:val="Bibliography"/>
    <w:basedOn w:val="Normal"/>
    <w:next w:val="Normal"/>
    <w:uiPriority w:val="37"/>
    <w:unhideWhenUsed/>
    <w:rsid w:val="00860A9F"/>
    <w:pPr>
      <w:tabs>
        <w:tab w:val="left" w:pos="504"/>
      </w:tabs>
      <w:spacing w:after="0" w:line="480" w:lineRule="auto"/>
      <w:ind w:left="720" w:hanging="720"/>
    </w:pPr>
  </w:style>
  <w:style w:type="paragraph" w:styleId="Title">
    <w:name w:val="Title"/>
    <w:basedOn w:val="Normal"/>
    <w:next w:val="Normal"/>
    <w:link w:val="TitleChar"/>
    <w:qFormat/>
    <w:rsid w:val="008B7B09"/>
    <w:rPr>
      <w:b/>
      <w:sz w:val="28"/>
    </w:rPr>
  </w:style>
  <w:style w:type="character" w:customStyle="1" w:styleId="TitleChar">
    <w:name w:val="Title Char"/>
    <w:basedOn w:val="DefaultParagraphFont"/>
    <w:link w:val="Title"/>
    <w:rsid w:val="008B7B09"/>
    <w:rPr>
      <w:rFonts w:ascii="Times New Roman" w:hAnsi="Times New Roman" w:cs="Times New Roman"/>
      <w:b/>
      <w:sz w:val="28"/>
      <w:szCs w:val="24"/>
      <w:lang w:val="en-US"/>
    </w:rPr>
  </w:style>
  <w:style w:type="paragraph" w:customStyle="1" w:styleId="Abstract">
    <w:name w:val="Abstract"/>
    <w:basedOn w:val="Normal"/>
    <w:link w:val="AbstractZchn"/>
    <w:qFormat/>
    <w:rsid w:val="008B7B09"/>
    <w:rPr>
      <w:sz w:val="20"/>
    </w:rPr>
  </w:style>
  <w:style w:type="character" w:customStyle="1" w:styleId="AbstractZchn">
    <w:name w:val="Abstract Zchn"/>
    <w:basedOn w:val="DefaultParagraphFont"/>
    <w:link w:val="Abstract"/>
    <w:rsid w:val="008B7B09"/>
    <w:rPr>
      <w:rFonts w:ascii="Times New Roman" w:hAnsi="Times New Roman" w:cs="Times New Roman"/>
      <w:sz w:val="20"/>
      <w:szCs w:val="24"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3E7F01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3E7F01"/>
    <w:rPr>
      <w:rFonts w:ascii="Times New Roman" w:hAnsi="Times New Roman" w:cs="Times New Roman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3E7F01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15091C"/>
    <w:pPr>
      <w:spacing w:line="240" w:lineRule="auto"/>
      <w:jc w:val="center"/>
    </w:pPr>
    <w:rPr>
      <w:iCs/>
      <w:color w:val="000000" w:themeColor="text1"/>
      <w:sz w:val="20"/>
      <w:szCs w:val="20"/>
    </w:rPr>
  </w:style>
  <w:style w:type="paragraph" w:styleId="Revision">
    <w:name w:val="Revision"/>
    <w:hidden/>
    <w:uiPriority w:val="99"/>
    <w:semiHidden/>
    <w:rsid w:val="00945AE7"/>
    <w:pPr>
      <w:spacing w:after="0" w:line="240" w:lineRule="auto"/>
    </w:pPr>
    <w:rPr>
      <w:rFonts w:ascii="Times New Roman" w:hAnsi="Times New Roman" w:cs="Times New Roman"/>
      <w:sz w:val="24"/>
      <w:szCs w:val="24"/>
      <w:lang w:val="en-US"/>
    </w:rPr>
  </w:style>
  <w:style w:type="character" w:styleId="Hyperlink">
    <w:name w:val="Hyperlink"/>
    <w:basedOn w:val="DefaultParagraphFont"/>
    <w:uiPriority w:val="99"/>
    <w:unhideWhenUsed/>
    <w:rsid w:val="00E51DE0"/>
    <w:rPr>
      <w:color w:val="0000FF" w:themeColor="hyperlink"/>
      <w:u w:val="single"/>
    </w:rPr>
  </w:style>
  <w:style w:type="paragraph" w:customStyle="1" w:styleId="Tabletextstyle">
    <w:name w:val="Table text style"/>
    <w:basedOn w:val="Normal"/>
    <w:link w:val="TabletextstyleChar"/>
    <w:qFormat/>
    <w:rsid w:val="00C931A3"/>
    <w:pPr>
      <w:keepLines/>
      <w:spacing w:before="60" w:after="60" w:line="240" w:lineRule="auto"/>
    </w:pPr>
    <w:rPr>
      <w:rFonts w:eastAsia="Times New Roman"/>
      <w:sz w:val="20"/>
      <w:szCs w:val="20"/>
      <w:lang w:val="en-AU"/>
    </w:rPr>
  </w:style>
  <w:style w:type="character" w:customStyle="1" w:styleId="TabletextstyleChar">
    <w:name w:val="Table text style Char"/>
    <w:basedOn w:val="DefaultParagraphFont"/>
    <w:link w:val="Tabletextstyle"/>
    <w:rsid w:val="00C931A3"/>
    <w:rPr>
      <w:rFonts w:ascii="Times New Roman" w:eastAsia="Times New Roman" w:hAnsi="Times New Roman" w:cs="Times New Roman"/>
      <w:sz w:val="20"/>
      <w:szCs w:val="20"/>
      <w:lang w:val="en-AU"/>
    </w:rPr>
  </w:style>
  <w:style w:type="paragraph" w:customStyle="1" w:styleId="MinorHeading">
    <w:name w:val="Minor Heading"/>
    <w:basedOn w:val="Normal"/>
    <w:link w:val="MinorHeadingChar"/>
    <w:qFormat/>
    <w:rsid w:val="00980399"/>
    <w:pPr>
      <w:keepNext/>
      <w:spacing w:before="240" w:after="0" w:line="240" w:lineRule="auto"/>
      <w:ind w:right="-74"/>
    </w:pPr>
    <w:rPr>
      <w:rFonts w:ascii="Times" w:eastAsia="Times New Roman" w:hAnsi="Times"/>
      <w:b/>
      <w:sz w:val="20"/>
      <w:szCs w:val="20"/>
      <w:lang w:val="en-AU"/>
    </w:rPr>
  </w:style>
  <w:style w:type="character" w:customStyle="1" w:styleId="MinorHeadingChar">
    <w:name w:val="Minor Heading Char"/>
    <w:basedOn w:val="DefaultParagraphFont"/>
    <w:link w:val="MinorHeading"/>
    <w:rsid w:val="00980399"/>
    <w:rPr>
      <w:rFonts w:ascii="Times" w:eastAsia="Times New Roman" w:hAnsi="Times" w:cs="Times New Roman"/>
      <w:b/>
      <w:sz w:val="20"/>
      <w:szCs w:val="20"/>
      <w:lang w:val="en-AU"/>
    </w:rPr>
  </w:style>
  <w:style w:type="paragraph" w:customStyle="1" w:styleId="TableCaption">
    <w:name w:val="TableCaption"/>
    <w:basedOn w:val="Normal"/>
    <w:uiPriority w:val="99"/>
    <w:rsid w:val="006F3A6F"/>
    <w:pPr>
      <w:spacing w:before="120" w:after="120" w:line="240" w:lineRule="auto"/>
      <w:jc w:val="center"/>
    </w:pPr>
    <w:rPr>
      <w:rFonts w:eastAsia="Times New Roman"/>
      <w:b/>
      <w:sz w:val="20"/>
      <w:szCs w:val="20"/>
    </w:rPr>
  </w:style>
  <w:style w:type="character" w:customStyle="1" w:styleId="Grundzkursiv">
    <w:name w:val="Grundz. (kursiv)"/>
    <w:uiPriority w:val="99"/>
    <w:rsid w:val="006F3A6F"/>
    <w:rPr>
      <w:i/>
    </w:rPr>
  </w:style>
  <w:style w:type="paragraph" w:customStyle="1" w:styleId="Table">
    <w:name w:val="Table"/>
    <w:basedOn w:val="Normal"/>
    <w:link w:val="TableChar"/>
    <w:uiPriority w:val="99"/>
    <w:rsid w:val="006F3A6F"/>
    <w:pPr>
      <w:spacing w:after="0" w:line="240" w:lineRule="auto"/>
      <w:jc w:val="left"/>
    </w:pPr>
    <w:rPr>
      <w:rFonts w:eastAsia="Times New Roman" w:cs="Arial"/>
      <w:color w:val="000000"/>
      <w:sz w:val="20"/>
      <w:szCs w:val="20"/>
      <w:lang w:val="en-GB"/>
    </w:rPr>
  </w:style>
  <w:style w:type="character" w:customStyle="1" w:styleId="TableChar">
    <w:name w:val="Table Char"/>
    <w:basedOn w:val="DefaultParagraphFont"/>
    <w:link w:val="Table"/>
    <w:uiPriority w:val="99"/>
    <w:locked/>
    <w:rsid w:val="006F3A6F"/>
    <w:rPr>
      <w:rFonts w:ascii="Times New Roman" w:eastAsia="Times New Roman" w:hAnsi="Times New Roman" w:cs="Arial"/>
      <w:color w:val="000000"/>
      <w:sz w:val="20"/>
      <w:szCs w:val="20"/>
      <w:lang w:val="en-GB"/>
    </w:rPr>
  </w:style>
  <w:style w:type="character" w:customStyle="1" w:styleId="Heading-majorChar">
    <w:name w:val="Heading - major Char"/>
    <w:link w:val="Heading-major"/>
    <w:locked/>
    <w:rsid w:val="007729C3"/>
    <w:rPr>
      <w:b/>
      <w:sz w:val="24"/>
      <w:lang w:val="en-AU"/>
    </w:rPr>
  </w:style>
  <w:style w:type="paragraph" w:customStyle="1" w:styleId="Heading-major">
    <w:name w:val="Heading - major"/>
    <w:basedOn w:val="Normal"/>
    <w:link w:val="Heading-majorChar"/>
    <w:rsid w:val="007729C3"/>
    <w:pPr>
      <w:keepNext/>
      <w:spacing w:before="240" w:after="0" w:line="240" w:lineRule="auto"/>
      <w:ind w:right="-76"/>
    </w:pPr>
    <w:rPr>
      <w:rFonts w:asciiTheme="minorHAnsi" w:hAnsiTheme="minorHAnsi" w:cstheme="minorBidi"/>
      <w:b/>
      <w:szCs w:val="22"/>
      <w:lang w:val="en-AU"/>
    </w:rPr>
  </w:style>
  <w:style w:type="character" w:styleId="Emphasis">
    <w:name w:val="Emphasis"/>
    <w:basedOn w:val="DefaultParagraphFont"/>
    <w:uiPriority w:val="20"/>
    <w:qFormat/>
    <w:rsid w:val="00C91317"/>
    <w:rPr>
      <w:i/>
      <w:iCs/>
    </w:rPr>
  </w:style>
  <w:style w:type="character" w:customStyle="1" w:styleId="Heading2Char">
    <w:name w:val="Heading 2 Char"/>
    <w:basedOn w:val="DefaultParagraphFont"/>
    <w:link w:val="Heading2"/>
    <w:uiPriority w:val="9"/>
    <w:rsid w:val="002D278D"/>
    <w:rPr>
      <w:rFonts w:ascii="Times New Roman" w:eastAsiaTheme="majorEastAsia" w:hAnsi="Times New Roman" w:cs="Times New Roman"/>
      <w:i/>
      <w:szCs w:val="24"/>
      <w:lang w:val="en-US"/>
    </w:rPr>
  </w:style>
  <w:style w:type="character" w:customStyle="1" w:styleId="Heading3Char">
    <w:name w:val="Heading 3 Char"/>
    <w:basedOn w:val="DefaultParagraphFont"/>
    <w:link w:val="Heading3"/>
    <w:uiPriority w:val="9"/>
    <w:rsid w:val="002D278D"/>
    <w:rPr>
      <w:rFonts w:ascii="Times New Roman" w:eastAsiaTheme="majorEastAsia" w:hAnsi="Times New Roman" w:cs="Times New Roman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rsid w:val="00DE5DF3"/>
    <w:rPr>
      <w:rFonts w:ascii="Times New Roman" w:eastAsiaTheme="majorEastAsia" w:hAnsi="Times New Roman" w:cs="Times New Roman"/>
      <w:b/>
      <w:iCs/>
      <w:sz w:val="24"/>
      <w:szCs w:val="24"/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C423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val="de-AT" w:eastAsia="de-AT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C4237"/>
    <w:rPr>
      <w:rFonts w:ascii="Courier New" w:eastAsia="Times New Roman" w:hAnsi="Courier New" w:cs="Courier New"/>
      <w:sz w:val="20"/>
      <w:szCs w:val="20"/>
      <w:lang w:val="de-AT" w:eastAsia="de-AT"/>
    </w:rPr>
  </w:style>
  <w:style w:type="character" w:customStyle="1" w:styleId="rpcq1">
    <w:name w:val="_rpc_q1"/>
    <w:basedOn w:val="DefaultParagraphFont"/>
    <w:rsid w:val="00BA7787"/>
  </w:style>
  <w:style w:type="character" w:styleId="FollowedHyperlink">
    <w:name w:val="FollowedHyperlink"/>
    <w:basedOn w:val="DefaultParagraphFont"/>
    <w:uiPriority w:val="99"/>
    <w:semiHidden/>
    <w:unhideWhenUsed/>
    <w:rsid w:val="00A808CA"/>
    <w:rPr>
      <w:color w:val="800080" w:themeColor="followedHyperlink"/>
      <w:u w:val="single"/>
    </w:rPr>
  </w:style>
  <w:style w:type="table" w:styleId="TableGrid">
    <w:name w:val="Table Grid"/>
    <w:basedOn w:val="TableNormal"/>
    <w:uiPriority w:val="59"/>
    <w:rsid w:val="0040789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ndnoteReference">
    <w:name w:val="endnote reference"/>
    <w:basedOn w:val="DefaultParagraphFont"/>
    <w:uiPriority w:val="99"/>
    <w:semiHidden/>
    <w:unhideWhenUsed/>
    <w:rsid w:val="00F57E6B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3F0D7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F0D75"/>
    <w:rPr>
      <w:rFonts w:ascii="Times New Roman" w:hAnsi="Times New Roman" w:cs="Times New Roman"/>
      <w:sz w:val="24"/>
      <w:szCs w:val="24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3F0D7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F0D75"/>
    <w:rPr>
      <w:rFonts w:ascii="Times New Roman" w:hAnsi="Times New Roman" w:cs="Times New Roman"/>
      <w:sz w:val="24"/>
      <w:szCs w:val="24"/>
      <w:lang w:val="en-US"/>
    </w:rPr>
  </w:style>
  <w:style w:type="paragraph" w:customStyle="1" w:styleId="font5">
    <w:name w:val="font5"/>
    <w:basedOn w:val="Normal"/>
    <w:rsid w:val="00901257"/>
    <w:pPr>
      <w:spacing w:before="100" w:beforeAutospacing="1" w:after="100" w:afterAutospacing="1" w:line="240" w:lineRule="auto"/>
      <w:jc w:val="left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font6">
    <w:name w:val="font6"/>
    <w:basedOn w:val="Normal"/>
    <w:rsid w:val="00901257"/>
    <w:pPr>
      <w:spacing w:before="100" w:beforeAutospacing="1" w:after="100" w:afterAutospacing="1" w:line="240" w:lineRule="auto"/>
      <w:jc w:val="left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0">
    <w:name w:val="xl100"/>
    <w:basedOn w:val="Normal"/>
    <w:rsid w:val="00901257"/>
    <w:pPr>
      <w:pBdr>
        <w:top w:val="single" w:sz="12" w:space="0" w:color="000000"/>
        <w:left w:val="single" w:sz="12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1">
    <w:name w:val="xl101"/>
    <w:basedOn w:val="Normal"/>
    <w:rsid w:val="00901257"/>
    <w:pPr>
      <w:pBdr>
        <w:top w:val="single" w:sz="12" w:space="0" w:color="000000"/>
        <w:left w:val="single" w:sz="4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2">
    <w:name w:val="xl102"/>
    <w:basedOn w:val="Normal"/>
    <w:rsid w:val="00901257"/>
    <w:pPr>
      <w:pBdr>
        <w:top w:val="single" w:sz="12" w:space="0" w:color="000000"/>
        <w:left w:val="single" w:sz="4" w:space="0" w:color="000000"/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3">
    <w:name w:val="xl103"/>
    <w:basedOn w:val="Normal"/>
    <w:rsid w:val="00901257"/>
    <w:pPr>
      <w:pBdr>
        <w:top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4">
    <w:name w:val="xl104"/>
    <w:basedOn w:val="Normal"/>
    <w:rsid w:val="00901257"/>
    <w:pPr>
      <w:pBdr>
        <w:right w:val="single" w:sz="12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5">
    <w:name w:val="xl105"/>
    <w:basedOn w:val="Normal"/>
    <w:rsid w:val="00901257"/>
    <w:pPr>
      <w:pBdr>
        <w:bottom w:val="single" w:sz="4" w:space="0" w:color="000000"/>
        <w:right w:val="single" w:sz="12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6">
    <w:name w:val="xl106"/>
    <w:basedOn w:val="Normal"/>
    <w:rsid w:val="00901257"/>
    <w:pPr>
      <w:pBdr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7">
    <w:name w:val="xl107"/>
    <w:basedOn w:val="Normal"/>
    <w:rsid w:val="00901257"/>
    <w:pPr>
      <w:pBdr>
        <w:top w:val="single" w:sz="12" w:space="0" w:color="000000"/>
        <w:left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8">
    <w:name w:val="xl108"/>
    <w:basedOn w:val="Normal"/>
    <w:rsid w:val="00901257"/>
    <w:pPr>
      <w:pBdr>
        <w:top w:val="single" w:sz="12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09">
    <w:name w:val="xl109"/>
    <w:basedOn w:val="Normal"/>
    <w:rsid w:val="00901257"/>
    <w:pPr>
      <w:pBdr>
        <w:top w:val="single" w:sz="12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0">
    <w:name w:val="xl110"/>
    <w:basedOn w:val="Normal"/>
    <w:rsid w:val="00901257"/>
    <w:pPr>
      <w:pBdr>
        <w:top w:val="single" w:sz="12" w:space="0" w:color="000000"/>
        <w:left w:val="single" w:sz="4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1">
    <w:name w:val="xl111"/>
    <w:basedOn w:val="Normal"/>
    <w:rsid w:val="00901257"/>
    <w:pPr>
      <w:pBdr>
        <w:left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lef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2">
    <w:name w:val="xl112"/>
    <w:basedOn w:val="Normal"/>
    <w:rsid w:val="00901257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3">
    <w:name w:val="xl113"/>
    <w:basedOn w:val="Normal"/>
    <w:rsid w:val="00901257"/>
    <w:pPr>
      <w:pBdr>
        <w:left w:val="single" w:sz="4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4">
    <w:name w:val="xl114"/>
    <w:basedOn w:val="Normal"/>
    <w:rsid w:val="00901257"/>
    <w:pPr>
      <w:pBdr>
        <w:left w:val="single" w:sz="12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5">
    <w:name w:val="xl115"/>
    <w:basedOn w:val="Normal"/>
    <w:rsid w:val="00901257"/>
    <w:pPr>
      <w:pBdr>
        <w:left w:val="single" w:sz="4" w:space="0" w:color="000000"/>
        <w:bottom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6">
    <w:name w:val="xl116"/>
    <w:basedOn w:val="Normal"/>
    <w:rsid w:val="00901257"/>
    <w:pPr>
      <w:pBdr>
        <w:left w:val="single" w:sz="4" w:space="0" w:color="000000"/>
        <w:bottom w:val="single" w:sz="4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7">
    <w:name w:val="xl117"/>
    <w:basedOn w:val="Normal"/>
    <w:rsid w:val="00901257"/>
    <w:pPr>
      <w:pBdr>
        <w:left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8">
    <w:name w:val="xl118"/>
    <w:basedOn w:val="Normal"/>
    <w:rsid w:val="00901257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19">
    <w:name w:val="xl119"/>
    <w:basedOn w:val="Normal"/>
    <w:rsid w:val="00901257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0">
    <w:name w:val="xl120"/>
    <w:basedOn w:val="Normal"/>
    <w:rsid w:val="00901257"/>
    <w:pPr>
      <w:pBdr>
        <w:left w:val="single" w:sz="4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1">
    <w:name w:val="xl121"/>
    <w:basedOn w:val="Normal"/>
    <w:rsid w:val="00901257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jc w:val="lef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2">
    <w:name w:val="xl122"/>
    <w:basedOn w:val="Normal"/>
    <w:rsid w:val="00901257"/>
    <w:pPr>
      <w:pBdr>
        <w:left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3">
    <w:name w:val="xl123"/>
    <w:basedOn w:val="Normal"/>
    <w:rsid w:val="00901257"/>
    <w:pPr>
      <w:pBdr>
        <w:left w:val="single" w:sz="4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4">
    <w:name w:val="xl124"/>
    <w:basedOn w:val="Normal"/>
    <w:rsid w:val="00901257"/>
    <w:pPr>
      <w:pBdr>
        <w:left w:val="single" w:sz="4" w:space="0" w:color="000000"/>
        <w:right w:val="single" w:sz="12" w:space="0" w:color="000000"/>
      </w:pBdr>
      <w:spacing w:before="100" w:beforeAutospacing="1" w:after="100" w:afterAutospacing="1" w:line="240" w:lineRule="auto"/>
      <w:jc w:val="lef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5">
    <w:name w:val="xl125"/>
    <w:basedOn w:val="Normal"/>
    <w:rsid w:val="00901257"/>
    <w:pPr>
      <w:pBdr>
        <w:left w:val="single" w:sz="12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6">
    <w:name w:val="xl126"/>
    <w:basedOn w:val="Normal"/>
    <w:rsid w:val="00901257"/>
    <w:pPr>
      <w:pBdr>
        <w:left w:val="single" w:sz="4" w:space="0" w:color="000000"/>
        <w:bottom w:val="single" w:sz="12" w:space="0" w:color="000000"/>
        <w:right w:val="single" w:sz="4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7">
    <w:name w:val="xl127"/>
    <w:basedOn w:val="Normal"/>
    <w:rsid w:val="00901257"/>
    <w:pPr>
      <w:pBdr>
        <w:left w:val="single" w:sz="4" w:space="0" w:color="000000"/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right"/>
      <w:textAlignment w:val="center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8">
    <w:name w:val="xl128"/>
    <w:basedOn w:val="Normal"/>
    <w:rsid w:val="00901257"/>
    <w:pPr>
      <w:pBdr>
        <w:top w:val="single" w:sz="12" w:space="0" w:color="000000"/>
        <w:left w:val="single" w:sz="12" w:space="0" w:color="000000"/>
        <w:bottom w:val="single" w:sz="12" w:space="0" w:color="000000"/>
      </w:pBdr>
      <w:spacing w:before="100" w:beforeAutospacing="1" w:after="100" w:afterAutospacing="1" w:line="240" w:lineRule="auto"/>
      <w:jc w:val="left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29">
    <w:name w:val="xl129"/>
    <w:basedOn w:val="Normal"/>
    <w:rsid w:val="00901257"/>
    <w:pPr>
      <w:pBdr>
        <w:top w:val="single" w:sz="12" w:space="0" w:color="000000"/>
        <w:bottom w:val="single" w:sz="12" w:space="0" w:color="000000"/>
        <w:right w:val="single" w:sz="12" w:space="0" w:color="000000"/>
      </w:pBdr>
      <w:spacing w:before="100" w:beforeAutospacing="1" w:after="100" w:afterAutospacing="1" w:line="240" w:lineRule="auto"/>
      <w:jc w:val="left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30">
    <w:name w:val="xl130"/>
    <w:basedOn w:val="Normal"/>
    <w:rsid w:val="00901257"/>
    <w:pPr>
      <w:pBdr>
        <w:top w:val="single" w:sz="12" w:space="0" w:color="000000"/>
        <w:left w:val="single" w:sz="12" w:space="0" w:color="000000"/>
        <w:bottom w:val="single" w:sz="4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31">
    <w:name w:val="xl131"/>
    <w:basedOn w:val="Normal"/>
    <w:rsid w:val="00901257"/>
    <w:pPr>
      <w:pBdr>
        <w:left w:val="single" w:sz="12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32">
    <w:name w:val="xl132"/>
    <w:basedOn w:val="Normal"/>
    <w:rsid w:val="00901257"/>
    <w:pPr>
      <w:pBdr>
        <w:left w:val="single" w:sz="12" w:space="0" w:color="000000"/>
        <w:bottom w:val="single" w:sz="4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33">
    <w:name w:val="xl133"/>
    <w:basedOn w:val="Normal"/>
    <w:rsid w:val="00901257"/>
    <w:pPr>
      <w:pBdr>
        <w:left w:val="single" w:sz="12" w:space="0" w:color="000000"/>
        <w:bottom w:val="single" w:sz="12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34">
    <w:name w:val="xl134"/>
    <w:basedOn w:val="Normal"/>
    <w:rsid w:val="00901257"/>
    <w:pPr>
      <w:pBdr>
        <w:left w:val="single" w:sz="12" w:space="0" w:color="000000"/>
        <w:bottom w:val="single" w:sz="4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paragraph" w:customStyle="1" w:styleId="xl135">
    <w:name w:val="xl135"/>
    <w:basedOn w:val="Normal"/>
    <w:rsid w:val="00901257"/>
    <w:pPr>
      <w:pBdr>
        <w:left w:val="single" w:sz="12" w:space="0" w:color="000000"/>
        <w:bottom w:val="single" w:sz="12" w:space="0" w:color="000000"/>
      </w:pBdr>
      <w:spacing w:before="100" w:beforeAutospacing="1" w:after="100" w:afterAutospacing="1" w:line="240" w:lineRule="auto"/>
      <w:jc w:val="left"/>
      <w:textAlignment w:val="top"/>
    </w:pPr>
    <w:rPr>
      <w:rFonts w:ascii="Arial" w:eastAsia="Times New Roman" w:hAnsi="Arial" w:cs="Arial"/>
      <w:color w:val="000000"/>
      <w:sz w:val="18"/>
      <w:szCs w:val="18"/>
      <w:lang w:val="de-DE" w:eastAsia="de-DE"/>
    </w:rPr>
  </w:style>
  <w:style w:type="character" w:customStyle="1" w:styleId="this-person">
    <w:name w:val="this-person"/>
    <w:basedOn w:val="DefaultParagraphFont"/>
    <w:rsid w:val="002F37C2"/>
  </w:style>
  <w:style w:type="paragraph" w:styleId="PlainText">
    <w:name w:val="Plain Text"/>
    <w:basedOn w:val="Normal"/>
    <w:link w:val="PlainTextChar"/>
    <w:uiPriority w:val="99"/>
    <w:unhideWhenUsed/>
    <w:rsid w:val="009F6337"/>
    <w:pPr>
      <w:spacing w:after="0" w:line="240" w:lineRule="auto"/>
      <w:jc w:val="left"/>
    </w:pPr>
    <w:rPr>
      <w:rFonts w:ascii="Consolas" w:eastAsiaTheme="minorEastAsia" w:hAnsi="Consolas" w:cstheme="minorBidi"/>
      <w:sz w:val="21"/>
      <w:szCs w:val="21"/>
      <w:lang w:val="de-AT" w:eastAsia="de-AT"/>
    </w:rPr>
  </w:style>
  <w:style w:type="character" w:customStyle="1" w:styleId="PlainTextChar">
    <w:name w:val="Plain Text Char"/>
    <w:basedOn w:val="DefaultParagraphFont"/>
    <w:link w:val="PlainText"/>
    <w:uiPriority w:val="99"/>
    <w:rsid w:val="009F6337"/>
    <w:rPr>
      <w:rFonts w:ascii="Consolas" w:eastAsiaTheme="minorEastAsia" w:hAnsi="Consolas"/>
      <w:sz w:val="21"/>
      <w:szCs w:val="21"/>
      <w:lang w:val="de-AT" w:eastAsia="de-AT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01F05"/>
    <w:rPr>
      <w:rFonts w:asciiTheme="majorHAnsi" w:eastAsiaTheme="majorEastAsia" w:hAnsiTheme="majorHAnsi" w:cstheme="majorBidi"/>
      <w:color w:val="365F91" w:themeColor="accent1" w:themeShade="BF"/>
      <w:sz w:val="24"/>
      <w:szCs w:val="24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01F0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01F05"/>
    <w:rPr>
      <w:rFonts w:asciiTheme="majorHAnsi" w:eastAsiaTheme="majorEastAsia" w:hAnsiTheme="majorHAnsi" w:cstheme="majorBidi"/>
      <w:i/>
      <w:iCs/>
      <w:color w:val="243F60" w:themeColor="accent1" w:themeShade="7F"/>
      <w:sz w:val="24"/>
      <w:szCs w:val="24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01F05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01F0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286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3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6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3793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2471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9093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97910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946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57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95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9799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051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88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369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1048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609864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6645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347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41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6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6615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8621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1890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53740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038369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55081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4569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0484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307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55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08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67515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4514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92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224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225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9799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3993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981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64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6528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84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25998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8685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67607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8694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616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37571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10901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69903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1766807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6687916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10572922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6834611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6898782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60781317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554818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214589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462499889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36499081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994405762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85318492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32763363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9851104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8525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050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440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458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4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47221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9575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9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66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548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126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666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6241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42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98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657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87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241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97061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73632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079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11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874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7839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022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16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8602772">
          <w:marLeft w:val="0"/>
          <w:marRight w:val="0"/>
          <w:marTop w:val="0"/>
          <w:marBottom w:val="0"/>
          <w:divBdr>
            <w:top w:val="single" w:sz="2" w:space="0" w:color="2E2E2E"/>
            <w:left w:val="single" w:sz="2" w:space="0" w:color="2E2E2E"/>
            <w:bottom w:val="single" w:sz="2" w:space="0" w:color="2E2E2E"/>
            <w:right w:val="single" w:sz="2" w:space="0" w:color="2E2E2E"/>
          </w:divBdr>
          <w:divsChild>
            <w:div w:id="31198395">
              <w:marLeft w:val="0"/>
              <w:marRight w:val="0"/>
              <w:marTop w:val="0"/>
              <w:marBottom w:val="0"/>
              <w:divBdr>
                <w:top w:val="single" w:sz="6" w:space="0" w:color="C9C9C9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16673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60151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7347842">
                          <w:marLeft w:val="0"/>
                          <w:marRight w:val="0"/>
                          <w:marTop w:val="225"/>
                          <w:marBottom w:val="180"/>
                          <w:divBdr>
                            <w:top w:val="single" w:sz="6" w:space="0" w:color="D7D7D7"/>
                            <w:left w:val="single" w:sz="2" w:space="0" w:color="D7D7D7"/>
                            <w:bottom w:val="single" w:sz="6" w:space="0" w:color="D7D7D7"/>
                            <w:right w:val="single" w:sz="2" w:space="0" w:color="D7D7D7"/>
                          </w:divBdr>
                          <w:divsChild>
                            <w:div w:id="102807147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2598772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745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5095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361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6166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503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01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762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584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789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499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7308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7498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029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09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956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847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81586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8060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276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3133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4060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0109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56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340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0620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187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5823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27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0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72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47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18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911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108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178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750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5066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57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154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5316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098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3496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4607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396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6298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0820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917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0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65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272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55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9635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4510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63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5442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756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06104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118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69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69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08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088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559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9994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631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3129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8408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041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7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9523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6481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1167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9771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1599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4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3257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0927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10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5617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252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2322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3383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37453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926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809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340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721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14171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3508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12946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6511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5810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76095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8774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180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322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4866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853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9092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962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2985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594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71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2410E75-BC9D-42AA-943C-5072DA05CE3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</Pages>
  <Words>756</Words>
  <Characters>4312</Characters>
  <Application>Microsoft Office Word</Application>
  <DocSecurity>0</DocSecurity>
  <Lines>35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QUT</Company>
  <LinksUpToDate>false</LinksUpToDate>
  <CharactersWithSpaces>5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Thomas Herrmann</dc:creator>
  <cp:lastModifiedBy>Abasi-amefon Affia</cp:lastModifiedBy>
  <cp:revision>3</cp:revision>
  <cp:lastPrinted>2016-06-02T22:43:00Z</cp:lastPrinted>
  <dcterms:created xsi:type="dcterms:W3CDTF">2020-06-20T18:56:00Z</dcterms:created>
  <dcterms:modified xsi:type="dcterms:W3CDTF">2020-06-20T1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536dRp2C"/&gt;&lt;style id="http://www.zotero.org/styles/apa" locale="en-US" hasBibliography="1" bibliographyStyleHasBeenSet="1"/&gt;&lt;prefs&gt;&lt;pref name="fieldType" value="Field"/&gt;&lt;pref name="storeReference</vt:lpwstr>
  </property>
  <property fmtid="{D5CDD505-2E9C-101B-9397-08002B2CF9AE}" pid="3" name="ZOTERO_PREF_2">
    <vt:lpwstr>s" value="true"/&gt;&lt;/prefs&gt;&lt;/data&gt;</vt:lpwstr>
  </property>
</Properties>
</file>